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102517" w14:textId="28DE9510" w:rsidR="00A7104B" w:rsidRDefault="00F123ED">
      <w:pPr>
        <w:pStyle w:val="TOCHeading"/>
        <w:rPr>
          <w:rFonts w:asciiTheme="minorHAnsi" w:eastAsiaTheme="minorHAnsi" w:hAnsiTheme="minorHAnsi" w:cstheme="minorBidi"/>
          <w:color w:val="auto"/>
          <w:kern w:val="2"/>
          <w:sz w:val="22"/>
          <w:szCs w:val="22"/>
          <w14:ligatures w14:val="standardContextual"/>
        </w:rPr>
      </w:pPr>
      <w:r w:rsidRPr="005F35E5">
        <w:rPr>
          <w:rFonts w:ascii="Arial" w:hAnsi="Arial" w:cs="Arial"/>
          <w:noProof/>
          <w:color w:val="FF0000"/>
          <w:lang w:eastAsia="en-GB"/>
        </w:rPr>
        <w:drawing>
          <wp:anchor distT="0" distB="0" distL="114300" distR="114300" simplePos="0" relativeHeight="251661312" behindDoc="0" locked="0" layoutInCell="1" allowOverlap="1" wp14:anchorId="44ED1367" wp14:editId="5C4521B0">
            <wp:simplePos x="0" y="0"/>
            <wp:positionH relativeFrom="column">
              <wp:posOffset>3796637</wp:posOffset>
            </wp:positionH>
            <wp:positionV relativeFrom="paragraph">
              <wp:posOffset>323</wp:posOffset>
            </wp:positionV>
            <wp:extent cx="2405380" cy="1053465"/>
            <wp:effectExtent l="0" t="0" r="0" b="0"/>
            <wp:wrapSquare wrapText="bothSides"/>
            <wp:docPr id="1"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mputer screen shot of a computer&#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405380" cy="1053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C13C41" w14:textId="60601F5D" w:rsidR="00A7104B" w:rsidRDefault="00A7104B">
      <w:pPr>
        <w:pStyle w:val="TOCHeading"/>
        <w:rPr>
          <w:rFonts w:asciiTheme="minorHAnsi" w:eastAsiaTheme="minorHAnsi" w:hAnsiTheme="minorHAnsi" w:cstheme="minorBidi"/>
          <w:color w:val="auto"/>
          <w:kern w:val="2"/>
          <w:sz w:val="22"/>
          <w:szCs w:val="22"/>
          <w14:ligatures w14:val="standardContextual"/>
        </w:rPr>
      </w:pPr>
    </w:p>
    <w:p w14:paraId="7C2E3A62" w14:textId="77777777" w:rsidR="00A7104B" w:rsidRDefault="00A7104B">
      <w:pPr>
        <w:pStyle w:val="TOCHeading"/>
        <w:rPr>
          <w:rFonts w:asciiTheme="minorHAnsi" w:eastAsiaTheme="minorHAnsi" w:hAnsiTheme="minorHAnsi" w:cstheme="minorBidi"/>
          <w:color w:val="auto"/>
          <w:kern w:val="2"/>
          <w:sz w:val="22"/>
          <w:szCs w:val="22"/>
          <w14:ligatures w14:val="standardContextual"/>
        </w:rPr>
      </w:pPr>
    </w:p>
    <w:p w14:paraId="794E969D" w14:textId="4F934511" w:rsidR="00A7104B" w:rsidRDefault="00A7104B">
      <w:pPr>
        <w:pStyle w:val="TOCHeading"/>
        <w:rPr>
          <w:rFonts w:asciiTheme="minorHAnsi" w:eastAsiaTheme="minorHAnsi" w:hAnsiTheme="minorHAnsi" w:cstheme="minorBidi"/>
          <w:color w:val="auto"/>
          <w:kern w:val="2"/>
          <w:sz w:val="22"/>
          <w:szCs w:val="22"/>
          <w14:ligatures w14:val="standardContextual"/>
        </w:rPr>
      </w:pPr>
    </w:p>
    <w:p w14:paraId="10B168AB" w14:textId="77777777" w:rsidR="00A7104B" w:rsidRDefault="00A7104B">
      <w:pPr>
        <w:pStyle w:val="TOCHeading"/>
        <w:rPr>
          <w:rFonts w:asciiTheme="minorHAnsi" w:eastAsiaTheme="minorHAnsi" w:hAnsiTheme="minorHAnsi" w:cstheme="minorBidi"/>
          <w:color w:val="auto"/>
          <w:kern w:val="2"/>
          <w:sz w:val="22"/>
          <w:szCs w:val="22"/>
          <w14:ligatures w14:val="standardContextual"/>
        </w:rPr>
      </w:pPr>
    </w:p>
    <w:p w14:paraId="0A9A6FFE" w14:textId="0CEADAF5" w:rsidR="00A7104B" w:rsidRDefault="00A7104B">
      <w:pPr>
        <w:pStyle w:val="TOCHeading"/>
        <w:rPr>
          <w:rFonts w:asciiTheme="minorHAnsi" w:eastAsiaTheme="minorHAnsi" w:hAnsiTheme="minorHAnsi" w:cstheme="minorBidi"/>
          <w:color w:val="auto"/>
          <w:kern w:val="2"/>
          <w:sz w:val="22"/>
          <w:szCs w:val="22"/>
          <w14:ligatures w14:val="standardContextual"/>
        </w:rPr>
      </w:pPr>
    </w:p>
    <w:p w14:paraId="315CAEEE" w14:textId="77777777" w:rsidR="009B46FA" w:rsidRPr="009B46FA" w:rsidRDefault="009B46FA" w:rsidP="009B46FA"/>
    <w:p w14:paraId="2FEE3C55" w14:textId="5F3FD6A8" w:rsidR="00A7104B" w:rsidRPr="008B0B77" w:rsidRDefault="006F72F4" w:rsidP="009B46FA">
      <w:pPr>
        <w:pStyle w:val="TOCHeading"/>
        <w:spacing w:line="480" w:lineRule="auto"/>
        <w:jc w:val="center"/>
        <w:rPr>
          <w:sz w:val="44"/>
          <w:szCs w:val="44"/>
        </w:rPr>
      </w:pPr>
      <w:r w:rsidRPr="008B0B77">
        <w:rPr>
          <w:sz w:val="44"/>
          <w:szCs w:val="44"/>
        </w:rPr>
        <w:t>Smart Receipt Management and Extraction</w:t>
      </w:r>
    </w:p>
    <w:p w14:paraId="430BC13C" w14:textId="77777777" w:rsidR="00454019" w:rsidRPr="008B0B77" w:rsidRDefault="00454019" w:rsidP="009B46FA">
      <w:pPr>
        <w:spacing w:line="480" w:lineRule="auto"/>
        <w:rPr>
          <w:color w:val="2F5496" w:themeColor="accent1" w:themeShade="BF"/>
        </w:rPr>
      </w:pPr>
    </w:p>
    <w:p w14:paraId="4A0C9C66" w14:textId="77777777" w:rsidR="00F267C9" w:rsidRPr="008B0B77" w:rsidRDefault="00F267C9" w:rsidP="009B46FA">
      <w:pPr>
        <w:spacing w:line="276" w:lineRule="auto"/>
        <w:jc w:val="center"/>
        <w:rPr>
          <w:color w:val="2F5496" w:themeColor="accent1" w:themeShade="BF"/>
          <w:sz w:val="32"/>
          <w:szCs w:val="32"/>
        </w:rPr>
      </w:pPr>
      <w:r w:rsidRPr="008B0B77">
        <w:rPr>
          <w:color w:val="2F5496" w:themeColor="accent1" w:themeShade="BF"/>
          <w:sz w:val="32"/>
          <w:szCs w:val="32"/>
        </w:rPr>
        <w:t>M00843707</w:t>
      </w:r>
    </w:p>
    <w:p w14:paraId="08EB74B1" w14:textId="73F2F0CB" w:rsidR="00A7104B" w:rsidRDefault="00F267C9" w:rsidP="009B46FA">
      <w:pPr>
        <w:spacing w:line="276" w:lineRule="auto"/>
        <w:jc w:val="center"/>
        <w:rPr>
          <w:color w:val="2F5496" w:themeColor="accent1" w:themeShade="BF"/>
          <w:sz w:val="32"/>
          <w:szCs w:val="32"/>
        </w:rPr>
      </w:pPr>
      <w:r w:rsidRPr="008B0B77">
        <w:rPr>
          <w:color w:val="2F5496" w:themeColor="accent1" w:themeShade="BF"/>
          <w:sz w:val="32"/>
          <w:szCs w:val="32"/>
        </w:rPr>
        <w:t>Damien Maujean</w:t>
      </w:r>
    </w:p>
    <w:p w14:paraId="451C8796" w14:textId="77777777" w:rsidR="009B46FA" w:rsidRPr="008B0B77" w:rsidRDefault="009B46FA" w:rsidP="009B46FA">
      <w:pPr>
        <w:spacing w:line="480" w:lineRule="auto"/>
        <w:jc w:val="center"/>
        <w:rPr>
          <w:color w:val="2F5496" w:themeColor="accent1" w:themeShade="BF"/>
          <w:sz w:val="32"/>
          <w:szCs w:val="32"/>
        </w:rPr>
      </w:pPr>
      <w:r w:rsidRPr="008B0B77">
        <w:rPr>
          <w:color w:val="2F5496" w:themeColor="accent1" w:themeShade="BF"/>
          <w:sz w:val="32"/>
          <w:szCs w:val="32"/>
        </w:rPr>
        <w:t>12 November 2023</w:t>
      </w:r>
    </w:p>
    <w:p w14:paraId="450C1278" w14:textId="77777777" w:rsidR="009B46FA" w:rsidRDefault="009B46FA" w:rsidP="009B46FA">
      <w:pPr>
        <w:spacing w:line="276" w:lineRule="auto"/>
        <w:jc w:val="center"/>
        <w:rPr>
          <w:color w:val="2F5496" w:themeColor="accent1" w:themeShade="BF"/>
          <w:sz w:val="32"/>
          <w:szCs w:val="32"/>
        </w:rPr>
      </w:pPr>
    </w:p>
    <w:p w14:paraId="2A9E9504" w14:textId="77777777" w:rsidR="009B46FA" w:rsidRDefault="009B46FA" w:rsidP="009B46FA">
      <w:pPr>
        <w:spacing w:line="276" w:lineRule="auto"/>
        <w:jc w:val="center"/>
        <w:rPr>
          <w:color w:val="2F5496" w:themeColor="accent1" w:themeShade="BF"/>
          <w:sz w:val="32"/>
          <w:szCs w:val="32"/>
        </w:rPr>
      </w:pPr>
    </w:p>
    <w:p w14:paraId="22BEFC5C" w14:textId="77777777" w:rsidR="009B46FA" w:rsidRDefault="009B46FA" w:rsidP="009B46FA">
      <w:pPr>
        <w:spacing w:line="276" w:lineRule="auto"/>
        <w:jc w:val="center"/>
        <w:rPr>
          <w:color w:val="2F5496" w:themeColor="accent1" w:themeShade="BF"/>
          <w:sz w:val="32"/>
          <w:szCs w:val="32"/>
        </w:rPr>
      </w:pPr>
    </w:p>
    <w:p w14:paraId="32FBDA44" w14:textId="77777777" w:rsidR="009B46FA" w:rsidRDefault="009B46FA" w:rsidP="009B46FA">
      <w:pPr>
        <w:spacing w:line="276" w:lineRule="auto"/>
        <w:jc w:val="center"/>
        <w:rPr>
          <w:color w:val="2F5496" w:themeColor="accent1" w:themeShade="BF"/>
          <w:sz w:val="32"/>
          <w:szCs w:val="32"/>
        </w:rPr>
      </w:pPr>
    </w:p>
    <w:p w14:paraId="77D83E44" w14:textId="77777777" w:rsidR="009B46FA" w:rsidRDefault="009B46FA" w:rsidP="009B46FA">
      <w:pPr>
        <w:spacing w:line="276" w:lineRule="auto"/>
        <w:jc w:val="center"/>
        <w:rPr>
          <w:color w:val="2F5496" w:themeColor="accent1" w:themeShade="BF"/>
          <w:sz w:val="32"/>
          <w:szCs w:val="32"/>
        </w:rPr>
      </w:pPr>
    </w:p>
    <w:p w14:paraId="621A443F" w14:textId="77777777" w:rsidR="009B46FA" w:rsidRDefault="009B46FA" w:rsidP="009B46FA">
      <w:pPr>
        <w:spacing w:line="276" w:lineRule="auto"/>
        <w:jc w:val="center"/>
        <w:rPr>
          <w:color w:val="2F5496" w:themeColor="accent1" w:themeShade="BF"/>
          <w:sz w:val="32"/>
          <w:szCs w:val="32"/>
        </w:rPr>
      </w:pPr>
    </w:p>
    <w:p w14:paraId="6D215CEA" w14:textId="77777777" w:rsidR="009B46FA" w:rsidRPr="008B0B77" w:rsidRDefault="009B46FA" w:rsidP="009B46FA">
      <w:pPr>
        <w:spacing w:line="276" w:lineRule="auto"/>
        <w:jc w:val="center"/>
        <w:rPr>
          <w:color w:val="2F5496" w:themeColor="accent1" w:themeShade="BF"/>
          <w:sz w:val="32"/>
          <w:szCs w:val="32"/>
        </w:rPr>
      </w:pPr>
    </w:p>
    <w:p w14:paraId="50FA9EA1" w14:textId="1861F276" w:rsidR="00A7104B" w:rsidRDefault="00F267C9" w:rsidP="009B46FA">
      <w:pPr>
        <w:spacing w:line="480" w:lineRule="auto"/>
        <w:jc w:val="center"/>
        <w:rPr>
          <w:color w:val="2F5496" w:themeColor="accent1" w:themeShade="BF"/>
          <w:sz w:val="32"/>
          <w:szCs w:val="32"/>
        </w:rPr>
      </w:pPr>
      <w:r w:rsidRPr="008B0B77">
        <w:rPr>
          <w:color w:val="2F5496" w:themeColor="accent1" w:themeShade="BF"/>
          <w:sz w:val="32"/>
          <w:szCs w:val="32"/>
        </w:rPr>
        <w:t>Supervise by Nivede Issur</w:t>
      </w:r>
    </w:p>
    <w:p w14:paraId="7EAFF17D" w14:textId="77777777" w:rsidR="001B7072" w:rsidRPr="009B46FA" w:rsidRDefault="001B7072" w:rsidP="009B46FA">
      <w:pPr>
        <w:spacing w:line="480" w:lineRule="auto"/>
        <w:jc w:val="center"/>
        <w:rPr>
          <w:color w:val="2F5496" w:themeColor="accent1" w:themeShade="BF"/>
          <w:sz w:val="32"/>
          <w:szCs w:val="32"/>
        </w:rPr>
      </w:pPr>
    </w:p>
    <w:sdt>
      <w:sdtPr>
        <w:rPr>
          <w:rFonts w:asciiTheme="minorHAnsi" w:eastAsiaTheme="minorHAnsi" w:hAnsiTheme="minorHAnsi" w:cstheme="minorBidi"/>
          <w:color w:val="auto"/>
          <w:kern w:val="2"/>
          <w:sz w:val="22"/>
          <w:szCs w:val="22"/>
          <w14:ligatures w14:val="standardContextual"/>
        </w:rPr>
        <w:id w:val="1132367103"/>
        <w:docPartObj>
          <w:docPartGallery w:val="Table of Contents"/>
          <w:docPartUnique/>
        </w:docPartObj>
      </w:sdtPr>
      <w:sdtEndPr>
        <w:rPr>
          <w:b/>
          <w:bCs/>
          <w:noProof/>
        </w:rPr>
      </w:sdtEndPr>
      <w:sdtContent>
        <w:p w14:paraId="1A30C87A" w14:textId="39C40776" w:rsidR="00292DB9" w:rsidRDefault="00292DB9">
          <w:pPr>
            <w:pStyle w:val="TOCHeading"/>
          </w:pPr>
          <w:r>
            <w:t>Table of Contents</w:t>
          </w:r>
        </w:p>
        <w:p w14:paraId="09FAD5B6" w14:textId="69FCCA3B" w:rsidR="00C46945" w:rsidRDefault="00292DB9">
          <w:pPr>
            <w:pStyle w:val="TOC1"/>
            <w:rPr>
              <w:rFonts w:eastAsiaTheme="minorEastAsia"/>
              <w:noProof/>
              <w:lang w:val="en-MU" w:eastAsia="en-MU"/>
            </w:rPr>
          </w:pPr>
          <w:r>
            <w:fldChar w:fldCharType="begin"/>
          </w:r>
          <w:r>
            <w:instrText xml:space="preserve"> TOC \o "1-3" \h \z \u </w:instrText>
          </w:r>
          <w:r>
            <w:fldChar w:fldCharType="separate"/>
          </w:r>
          <w:hyperlink w:anchor="_Toc150525843" w:history="1">
            <w:r w:rsidR="00C46945" w:rsidRPr="00C82C37">
              <w:rPr>
                <w:rStyle w:val="Hyperlink"/>
                <w:noProof/>
              </w:rPr>
              <w:t>Background of study</w:t>
            </w:r>
            <w:r w:rsidR="00C46945">
              <w:rPr>
                <w:noProof/>
                <w:webHidden/>
              </w:rPr>
              <w:tab/>
            </w:r>
            <w:r w:rsidR="00C46945">
              <w:rPr>
                <w:noProof/>
                <w:webHidden/>
              </w:rPr>
              <w:fldChar w:fldCharType="begin"/>
            </w:r>
            <w:r w:rsidR="00C46945">
              <w:rPr>
                <w:noProof/>
                <w:webHidden/>
              </w:rPr>
              <w:instrText xml:space="preserve"> PAGEREF _Toc150525843 \h </w:instrText>
            </w:r>
            <w:r w:rsidR="00C46945">
              <w:rPr>
                <w:noProof/>
                <w:webHidden/>
              </w:rPr>
            </w:r>
            <w:r w:rsidR="00C46945">
              <w:rPr>
                <w:noProof/>
                <w:webHidden/>
              </w:rPr>
              <w:fldChar w:fldCharType="separate"/>
            </w:r>
            <w:r w:rsidR="00C46945">
              <w:rPr>
                <w:noProof/>
                <w:webHidden/>
              </w:rPr>
              <w:t>3</w:t>
            </w:r>
            <w:r w:rsidR="00C46945">
              <w:rPr>
                <w:noProof/>
                <w:webHidden/>
              </w:rPr>
              <w:fldChar w:fldCharType="end"/>
            </w:r>
          </w:hyperlink>
        </w:p>
        <w:p w14:paraId="76E55379" w14:textId="0C94D066" w:rsidR="00C46945" w:rsidRDefault="00000000">
          <w:pPr>
            <w:pStyle w:val="TOC1"/>
            <w:rPr>
              <w:rFonts w:eastAsiaTheme="minorEastAsia"/>
              <w:noProof/>
              <w:lang w:val="en-MU" w:eastAsia="en-MU"/>
            </w:rPr>
          </w:pPr>
          <w:hyperlink w:anchor="_Toc150525844" w:history="1">
            <w:r w:rsidR="00C46945" w:rsidRPr="00C82C37">
              <w:rPr>
                <w:rStyle w:val="Hyperlink"/>
                <w:noProof/>
              </w:rPr>
              <w:t>Problem Statement</w:t>
            </w:r>
            <w:r w:rsidR="00C46945">
              <w:rPr>
                <w:noProof/>
                <w:webHidden/>
              </w:rPr>
              <w:tab/>
            </w:r>
            <w:r w:rsidR="00C46945">
              <w:rPr>
                <w:noProof/>
                <w:webHidden/>
              </w:rPr>
              <w:fldChar w:fldCharType="begin"/>
            </w:r>
            <w:r w:rsidR="00C46945">
              <w:rPr>
                <w:noProof/>
                <w:webHidden/>
              </w:rPr>
              <w:instrText xml:space="preserve"> PAGEREF _Toc150525844 \h </w:instrText>
            </w:r>
            <w:r w:rsidR="00C46945">
              <w:rPr>
                <w:noProof/>
                <w:webHidden/>
              </w:rPr>
            </w:r>
            <w:r w:rsidR="00C46945">
              <w:rPr>
                <w:noProof/>
                <w:webHidden/>
              </w:rPr>
              <w:fldChar w:fldCharType="separate"/>
            </w:r>
            <w:r w:rsidR="00C46945">
              <w:rPr>
                <w:noProof/>
                <w:webHidden/>
              </w:rPr>
              <w:t>3</w:t>
            </w:r>
            <w:r w:rsidR="00C46945">
              <w:rPr>
                <w:noProof/>
                <w:webHidden/>
              </w:rPr>
              <w:fldChar w:fldCharType="end"/>
            </w:r>
          </w:hyperlink>
        </w:p>
        <w:p w14:paraId="56C0372D" w14:textId="4B1E4BA8" w:rsidR="00C46945" w:rsidRDefault="00000000">
          <w:pPr>
            <w:pStyle w:val="TOC1"/>
            <w:rPr>
              <w:rFonts w:eastAsiaTheme="minorEastAsia"/>
              <w:noProof/>
              <w:lang w:val="en-MU" w:eastAsia="en-MU"/>
            </w:rPr>
          </w:pPr>
          <w:hyperlink w:anchor="_Toc150525845" w:history="1">
            <w:r w:rsidR="00C46945" w:rsidRPr="00C82C37">
              <w:rPr>
                <w:rStyle w:val="Hyperlink"/>
                <w:noProof/>
              </w:rPr>
              <w:t>Description of the Project</w:t>
            </w:r>
            <w:r w:rsidR="00C46945">
              <w:rPr>
                <w:noProof/>
                <w:webHidden/>
              </w:rPr>
              <w:tab/>
            </w:r>
            <w:r w:rsidR="00C46945">
              <w:rPr>
                <w:noProof/>
                <w:webHidden/>
              </w:rPr>
              <w:fldChar w:fldCharType="begin"/>
            </w:r>
            <w:r w:rsidR="00C46945">
              <w:rPr>
                <w:noProof/>
                <w:webHidden/>
              </w:rPr>
              <w:instrText xml:space="preserve"> PAGEREF _Toc150525845 \h </w:instrText>
            </w:r>
            <w:r w:rsidR="00C46945">
              <w:rPr>
                <w:noProof/>
                <w:webHidden/>
              </w:rPr>
            </w:r>
            <w:r w:rsidR="00C46945">
              <w:rPr>
                <w:noProof/>
                <w:webHidden/>
              </w:rPr>
              <w:fldChar w:fldCharType="separate"/>
            </w:r>
            <w:r w:rsidR="00C46945">
              <w:rPr>
                <w:noProof/>
                <w:webHidden/>
              </w:rPr>
              <w:t>3</w:t>
            </w:r>
            <w:r w:rsidR="00C46945">
              <w:rPr>
                <w:noProof/>
                <w:webHidden/>
              </w:rPr>
              <w:fldChar w:fldCharType="end"/>
            </w:r>
          </w:hyperlink>
        </w:p>
        <w:p w14:paraId="27119AAE" w14:textId="63B0EEE9" w:rsidR="00C46945" w:rsidRDefault="00000000">
          <w:pPr>
            <w:pStyle w:val="TOC2"/>
            <w:tabs>
              <w:tab w:val="right" w:leader="dot" w:pos="9016"/>
            </w:tabs>
            <w:rPr>
              <w:rFonts w:eastAsiaTheme="minorEastAsia"/>
              <w:noProof/>
              <w:lang w:val="en-MU" w:eastAsia="en-MU"/>
            </w:rPr>
          </w:pPr>
          <w:hyperlink w:anchor="_Toc150525846" w:history="1">
            <w:r w:rsidR="00C46945" w:rsidRPr="00C82C37">
              <w:rPr>
                <w:rStyle w:val="Hyperlink"/>
                <w:noProof/>
              </w:rPr>
              <w:t>Aim</w:t>
            </w:r>
            <w:r w:rsidR="00C46945">
              <w:rPr>
                <w:noProof/>
                <w:webHidden/>
              </w:rPr>
              <w:tab/>
            </w:r>
            <w:r w:rsidR="00C46945">
              <w:rPr>
                <w:noProof/>
                <w:webHidden/>
              </w:rPr>
              <w:fldChar w:fldCharType="begin"/>
            </w:r>
            <w:r w:rsidR="00C46945">
              <w:rPr>
                <w:noProof/>
                <w:webHidden/>
              </w:rPr>
              <w:instrText xml:space="preserve"> PAGEREF _Toc150525846 \h </w:instrText>
            </w:r>
            <w:r w:rsidR="00C46945">
              <w:rPr>
                <w:noProof/>
                <w:webHidden/>
              </w:rPr>
            </w:r>
            <w:r w:rsidR="00C46945">
              <w:rPr>
                <w:noProof/>
                <w:webHidden/>
              </w:rPr>
              <w:fldChar w:fldCharType="separate"/>
            </w:r>
            <w:r w:rsidR="00C46945">
              <w:rPr>
                <w:noProof/>
                <w:webHidden/>
              </w:rPr>
              <w:t>3</w:t>
            </w:r>
            <w:r w:rsidR="00C46945">
              <w:rPr>
                <w:noProof/>
                <w:webHidden/>
              </w:rPr>
              <w:fldChar w:fldCharType="end"/>
            </w:r>
          </w:hyperlink>
        </w:p>
        <w:p w14:paraId="6967DD2D" w14:textId="4B28E5F5" w:rsidR="00C46945" w:rsidRDefault="00000000">
          <w:pPr>
            <w:pStyle w:val="TOC2"/>
            <w:tabs>
              <w:tab w:val="right" w:leader="dot" w:pos="9016"/>
            </w:tabs>
            <w:rPr>
              <w:rFonts w:eastAsiaTheme="minorEastAsia"/>
              <w:noProof/>
              <w:lang w:val="en-MU" w:eastAsia="en-MU"/>
            </w:rPr>
          </w:pPr>
          <w:hyperlink w:anchor="_Toc150525847" w:history="1">
            <w:r w:rsidR="00C46945" w:rsidRPr="00C82C37">
              <w:rPr>
                <w:rStyle w:val="Hyperlink"/>
                <w:noProof/>
              </w:rPr>
              <w:t>Objective</w:t>
            </w:r>
            <w:r w:rsidR="00C46945">
              <w:rPr>
                <w:noProof/>
                <w:webHidden/>
              </w:rPr>
              <w:tab/>
            </w:r>
            <w:r w:rsidR="00C46945">
              <w:rPr>
                <w:noProof/>
                <w:webHidden/>
              </w:rPr>
              <w:fldChar w:fldCharType="begin"/>
            </w:r>
            <w:r w:rsidR="00C46945">
              <w:rPr>
                <w:noProof/>
                <w:webHidden/>
              </w:rPr>
              <w:instrText xml:space="preserve"> PAGEREF _Toc150525847 \h </w:instrText>
            </w:r>
            <w:r w:rsidR="00C46945">
              <w:rPr>
                <w:noProof/>
                <w:webHidden/>
              </w:rPr>
            </w:r>
            <w:r w:rsidR="00C46945">
              <w:rPr>
                <w:noProof/>
                <w:webHidden/>
              </w:rPr>
              <w:fldChar w:fldCharType="separate"/>
            </w:r>
            <w:r w:rsidR="00C46945">
              <w:rPr>
                <w:noProof/>
                <w:webHidden/>
              </w:rPr>
              <w:t>3</w:t>
            </w:r>
            <w:r w:rsidR="00C46945">
              <w:rPr>
                <w:noProof/>
                <w:webHidden/>
              </w:rPr>
              <w:fldChar w:fldCharType="end"/>
            </w:r>
          </w:hyperlink>
        </w:p>
        <w:p w14:paraId="509CEAA1" w14:textId="5E5BBB15" w:rsidR="00C46945" w:rsidRDefault="00000000">
          <w:pPr>
            <w:pStyle w:val="TOC2"/>
            <w:tabs>
              <w:tab w:val="right" w:leader="dot" w:pos="9016"/>
            </w:tabs>
            <w:rPr>
              <w:rFonts w:eastAsiaTheme="minorEastAsia"/>
              <w:noProof/>
              <w:lang w:val="en-MU" w:eastAsia="en-MU"/>
            </w:rPr>
          </w:pPr>
          <w:hyperlink w:anchor="_Toc150525848" w:history="1">
            <w:r w:rsidR="00C46945" w:rsidRPr="00C82C37">
              <w:rPr>
                <w:rStyle w:val="Hyperlink"/>
                <w:noProof/>
              </w:rPr>
              <w:t>Description of the Project</w:t>
            </w:r>
            <w:r w:rsidR="00C46945">
              <w:rPr>
                <w:noProof/>
                <w:webHidden/>
              </w:rPr>
              <w:tab/>
            </w:r>
            <w:r w:rsidR="00C46945">
              <w:rPr>
                <w:noProof/>
                <w:webHidden/>
              </w:rPr>
              <w:fldChar w:fldCharType="begin"/>
            </w:r>
            <w:r w:rsidR="00C46945">
              <w:rPr>
                <w:noProof/>
                <w:webHidden/>
              </w:rPr>
              <w:instrText xml:space="preserve"> PAGEREF _Toc150525848 \h </w:instrText>
            </w:r>
            <w:r w:rsidR="00C46945">
              <w:rPr>
                <w:noProof/>
                <w:webHidden/>
              </w:rPr>
            </w:r>
            <w:r w:rsidR="00C46945">
              <w:rPr>
                <w:noProof/>
                <w:webHidden/>
              </w:rPr>
              <w:fldChar w:fldCharType="separate"/>
            </w:r>
            <w:r w:rsidR="00C46945">
              <w:rPr>
                <w:noProof/>
                <w:webHidden/>
              </w:rPr>
              <w:t>4</w:t>
            </w:r>
            <w:r w:rsidR="00C46945">
              <w:rPr>
                <w:noProof/>
                <w:webHidden/>
              </w:rPr>
              <w:fldChar w:fldCharType="end"/>
            </w:r>
          </w:hyperlink>
        </w:p>
        <w:p w14:paraId="2EE1EFD1" w14:textId="1216DD9D" w:rsidR="00C46945" w:rsidRDefault="00000000">
          <w:pPr>
            <w:pStyle w:val="TOC1"/>
            <w:rPr>
              <w:rFonts w:eastAsiaTheme="minorEastAsia"/>
              <w:noProof/>
              <w:lang w:val="en-MU" w:eastAsia="en-MU"/>
            </w:rPr>
          </w:pPr>
          <w:hyperlink w:anchor="_Toc150525849" w:history="1">
            <w:r w:rsidR="00C46945" w:rsidRPr="00C82C37">
              <w:rPr>
                <w:rStyle w:val="Hyperlink"/>
                <w:noProof/>
              </w:rPr>
              <w:t>Key Activities of the Project</w:t>
            </w:r>
            <w:r w:rsidR="00C46945">
              <w:rPr>
                <w:noProof/>
                <w:webHidden/>
              </w:rPr>
              <w:tab/>
            </w:r>
            <w:r w:rsidR="00C46945">
              <w:rPr>
                <w:noProof/>
                <w:webHidden/>
              </w:rPr>
              <w:fldChar w:fldCharType="begin"/>
            </w:r>
            <w:r w:rsidR="00C46945">
              <w:rPr>
                <w:noProof/>
                <w:webHidden/>
              </w:rPr>
              <w:instrText xml:space="preserve"> PAGEREF _Toc150525849 \h </w:instrText>
            </w:r>
            <w:r w:rsidR="00C46945">
              <w:rPr>
                <w:noProof/>
                <w:webHidden/>
              </w:rPr>
            </w:r>
            <w:r w:rsidR="00C46945">
              <w:rPr>
                <w:noProof/>
                <w:webHidden/>
              </w:rPr>
              <w:fldChar w:fldCharType="separate"/>
            </w:r>
            <w:r w:rsidR="00C46945">
              <w:rPr>
                <w:noProof/>
                <w:webHidden/>
              </w:rPr>
              <w:t>4</w:t>
            </w:r>
            <w:r w:rsidR="00C46945">
              <w:rPr>
                <w:noProof/>
                <w:webHidden/>
              </w:rPr>
              <w:fldChar w:fldCharType="end"/>
            </w:r>
          </w:hyperlink>
        </w:p>
        <w:p w14:paraId="2CB9E9C9" w14:textId="5FDC4242" w:rsidR="00C46945" w:rsidRDefault="00000000">
          <w:pPr>
            <w:pStyle w:val="TOC2"/>
            <w:tabs>
              <w:tab w:val="right" w:leader="dot" w:pos="9016"/>
            </w:tabs>
            <w:rPr>
              <w:rFonts w:eastAsiaTheme="minorEastAsia"/>
              <w:noProof/>
              <w:lang w:val="en-MU" w:eastAsia="en-MU"/>
            </w:rPr>
          </w:pPr>
          <w:hyperlink w:anchor="_Toc150525850" w:history="1">
            <w:r w:rsidR="00C46945" w:rsidRPr="00C82C37">
              <w:rPr>
                <w:rStyle w:val="Hyperlink"/>
                <w:noProof/>
              </w:rPr>
              <w:t>Literature Review</w:t>
            </w:r>
            <w:r w:rsidR="00C46945">
              <w:rPr>
                <w:noProof/>
                <w:webHidden/>
              </w:rPr>
              <w:tab/>
            </w:r>
            <w:r w:rsidR="00C46945">
              <w:rPr>
                <w:noProof/>
                <w:webHidden/>
              </w:rPr>
              <w:fldChar w:fldCharType="begin"/>
            </w:r>
            <w:r w:rsidR="00C46945">
              <w:rPr>
                <w:noProof/>
                <w:webHidden/>
              </w:rPr>
              <w:instrText xml:space="preserve"> PAGEREF _Toc150525850 \h </w:instrText>
            </w:r>
            <w:r w:rsidR="00C46945">
              <w:rPr>
                <w:noProof/>
                <w:webHidden/>
              </w:rPr>
            </w:r>
            <w:r w:rsidR="00C46945">
              <w:rPr>
                <w:noProof/>
                <w:webHidden/>
              </w:rPr>
              <w:fldChar w:fldCharType="separate"/>
            </w:r>
            <w:r w:rsidR="00C46945">
              <w:rPr>
                <w:noProof/>
                <w:webHidden/>
              </w:rPr>
              <w:t>4</w:t>
            </w:r>
            <w:r w:rsidR="00C46945">
              <w:rPr>
                <w:noProof/>
                <w:webHidden/>
              </w:rPr>
              <w:fldChar w:fldCharType="end"/>
            </w:r>
          </w:hyperlink>
        </w:p>
        <w:p w14:paraId="734A9B15" w14:textId="3A8B8695" w:rsidR="00C46945" w:rsidRDefault="00000000">
          <w:pPr>
            <w:pStyle w:val="TOC2"/>
            <w:tabs>
              <w:tab w:val="right" w:leader="dot" w:pos="9016"/>
            </w:tabs>
            <w:rPr>
              <w:rFonts w:eastAsiaTheme="minorEastAsia"/>
              <w:noProof/>
              <w:lang w:val="en-MU" w:eastAsia="en-MU"/>
            </w:rPr>
          </w:pPr>
          <w:hyperlink w:anchor="_Toc150525851" w:history="1">
            <w:r w:rsidR="00C46945" w:rsidRPr="00C82C37">
              <w:rPr>
                <w:rStyle w:val="Hyperlink"/>
                <w:noProof/>
              </w:rPr>
              <w:t>Systems Analysis and Design</w:t>
            </w:r>
            <w:r w:rsidR="00C46945">
              <w:rPr>
                <w:noProof/>
                <w:webHidden/>
              </w:rPr>
              <w:tab/>
            </w:r>
            <w:r w:rsidR="00C46945">
              <w:rPr>
                <w:noProof/>
                <w:webHidden/>
              </w:rPr>
              <w:fldChar w:fldCharType="begin"/>
            </w:r>
            <w:r w:rsidR="00C46945">
              <w:rPr>
                <w:noProof/>
                <w:webHidden/>
              </w:rPr>
              <w:instrText xml:space="preserve"> PAGEREF _Toc150525851 \h </w:instrText>
            </w:r>
            <w:r w:rsidR="00C46945">
              <w:rPr>
                <w:noProof/>
                <w:webHidden/>
              </w:rPr>
            </w:r>
            <w:r w:rsidR="00C46945">
              <w:rPr>
                <w:noProof/>
                <w:webHidden/>
              </w:rPr>
              <w:fldChar w:fldCharType="separate"/>
            </w:r>
            <w:r w:rsidR="00C46945">
              <w:rPr>
                <w:noProof/>
                <w:webHidden/>
              </w:rPr>
              <w:t>4</w:t>
            </w:r>
            <w:r w:rsidR="00C46945">
              <w:rPr>
                <w:noProof/>
                <w:webHidden/>
              </w:rPr>
              <w:fldChar w:fldCharType="end"/>
            </w:r>
          </w:hyperlink>
        </w:p>
        <w:p w14:paraId="102C7762" w14:textId="00D0FD96" w:rsidR="00C46945" w:rsidRDefault="00000000">
          <w:pPr>
            <w:pStyle w:val="TOC2"/>
            <w:tabs>
              <w:tab w:val="right" w:leader="dot" w:pos="9016"/>
            </w:tabs>
            <w:rPr>
              <w:rFonts w:eastAsiaTheme="minorEastAsia"/>
              <w:noProof/>
              <w:lang w:val="en-MU" w:eastAsia="en-MU"/>
            </w:rPr>
          </w:pPr>
          <w:hyperlink w:anchor="_Toc150525852" w:history="1">
            <w:r w:rsidR="00C46945" w:rsidRPr="00C82C37">
              <w:rPr>
                <w:rStyle w:val="Hyperlink"/>
                <w:noProof/>
              </w:rPr>
              <w:t>Implementation</w:t>
            </w:r>
            <w:r w:rsidR="00C46945">
              <w:rPr>
                <w:noProof/>
                <w:webHidden/>
              </w:rPr>
              <w:tab/>
            </w:r>
            <w:r w:rsidR="00C46945">
              <w:rPr>
                <w:noProof/>
                <w:webHidden/>
              </w:rPr>
              <w:fldChar w:fldCharType="begin"/>
            </w:r>
            <w:r w:rsidR="00C46945">
              <w:rPr>
                <w:noProof/>
                <w:webHidden/>
              </w:rPr>
              <w:instrText xml:space="preserve"> PAGEREF _Toc150525852 \h </w:instrText>
            </w:r>
            <w:r w:rsidR="00C46945">
              <w:rPr>
                <w:noProof/>
                <w:webHidden/>
              </w:rPr>
            </w:r>
            <w:r w:rsidR="00C46945">
              <w:rPr>
                <w:noProof/>
                <w:webHidden/>
              </w:rPr>
              <w:fldChar w:fldCharType="separate"/>
            </w:r>
            <w:r w:rsidR="00C46945">
              <w:rPr>
                <w:noProof/>
                <w:webHidden/>
              </w:rPr>
              <w:t>4</w:t>
            </w:r>
            <w:r w:rsidR="00C46945">
              <w:rPr>
                <w:noProof/>
                <w:webHidden/>
              </w:rPr>
              <w:fldChar w:fldCharType="end"/>
            </w:r>
          </w:hyperlink>
        </w:p>
        <w:p w14:paraId="14EC9CBB" w14:textId="3BEC2327" w:rsidR="00C46945" w:rsidRDefault="00000000">
          <w:pPr>
            <w:pStyle w:val="TOC2"/>
            <w:tabs>
              <w:tab w:val="right" w:leader="dot" w:pos="9016"/>
            </w:tabs>
            <w:rPr>
              <w:rFonts w:eastAsiaTheme="minorEastAsia"/>
              <w:noProof/>
              <w:lang w:val="en-MU" w:eastAsia="en-MU"/>
            </w:rPr>
          </w:pPr>
          <w:hyperlink w:anchor="_Toc150525853" w:history="1">
            <w:r w:rsidR="00C46945" w:rsidRPr="00C82C37">
              <w:rPr>
                <w:rStyle w:val="Hyperlink"/>
                <w:noProof/>
              </w:rPr>
              <w:t>Testing</w:t>
            </w:r>
            <w:r w:rsidR="00C46945">
              <w:rPr>
                <w:noProof/>
                <w:webHidden/>
              </w:rPr>
              <w:tab/>
            </w:r>
            <w:r w:rsidR="00C46945">
              <w:rPr>
                <w:noProof/>
                <w:webHidden/>
              </w:rPr>
              <w:fldChar w:fldCharType="begin"/>
            </w:r>
            <w:r w:rsidR="00C46945">
              <w:rPr>
                <w:noProof/>
                <w:webHidden/>
              </w:rPr>
              <w:instrText xml:space="preserve"> PAGEREF _Toc150525853 \h </w:instrText>
            </w:r>
            <w:r w:rsidR="00C46945">
              <w:rPr>
                <w:noProof/>
                <w:webHidden/>
              </w:rPr>
            </w:r>
            <w:r w:rsidR="00C46945">
              <w:rPr>
                <w:noProof/>
                <w:webHidden/>
              </w:rPr>
              <w:fldChar w:fldCharType="separate"/>
            </w:r>
            <w:r w:rsidR="00C46945">
              <w:rPr>
                <w:noProof/>
                <w:webHidden/>
              </w:rPr>
              <w:t>5</w:t>
            </w:r>
            <w:r w:rsidR="00C46945">
              <w:rPr>
                <w:noProof/>
                <w:webHidden/>
              </w:rPr>
              <w:fldChar w:fldCharType="end"/>
            </w:r>
          </w:hyperlink>
        </w:p>
        <w:p w14:paraId="54457944" w14:textId="6BF1AB97" w:rsidR="00C46945" w:rsidRDefault="00000000">
          <w:pPr>
            <w:pStyle w:val="TOC2"/>
            <w:tabs>
              <w:tab w:val="right" w:leader="dot" w:pos="9016"/>
            </w:tabs>
            <w:rPr>
              <w:rFonts w:eastAsiaTheme="minorEastAsia"/>
              <w:noProof/>
              <w:lang w:val="en-MU" w:eastAsia="en-MU"/>
            </w:rPr>
          </w:pPr>
          <w:hyperlink w:anchor="_Toc150525854" w:history="1">
            <w:r w:rsidR="00C46945" w:rsidRPr="00C82C37">
              <w:rPr>
                <w:rStyle w:val="Hyperlink"/>
                <w:noProof/>
              </w:rPr>
              <w:t>Evaluation</w:t>
            </w:r>
            <w:r w:rsidR="00C46945">
              <w:rPr>
                <w:noProof/>
                <w:webHidden/>
              </w:rPr>
              <w:tab/>
            </w:r>
            <w:r w:rsidR="00C46945">
              <w:rPr>
                <w:noProof/>
                <w:webHidden/>
              </w:rPr>
              <w:fldChar w:fldCharType="begin"/>
            </w:r>
            <w:r w:rsidR="00C46945">
              <w:rPr>
                <w:noProof/>
                <w:webHidden/>
              </w:rPr>
              <w:instrText xml:space="preserve"> PAGEREF _Toc150525854 \h </w:instrText>
            </w:r>
            <w:r w:rsidR="00C46945">
              <w:rPr>
                <w:noProof/>
                <w:webHidden/>
              </w:rPr>
            </w:r>
            <w:r w:rsidR="00C46945">
              <w:rPr>
                <w:noProof/>
                <w:webHidden/>
              </w:rPr>
              <w:fldChar w:fldCharType="separate"/>
            </w:r>
            <w:r w:rsidR="00C46945">
              <w:rPr>
                <w:noProof/>
                <w:webHidden/>
              </w:rPr>
              <w:t>5</w:t>
            </w:r>
            <w:r w:rsidR="00C46945">
              <w:rPr>
                <w:noProof/>
                <w:webHidden/>
              </w:rPr>
              <w:fldChar w:fldCharType="end"/>
            </w:r>
          </w:hyperlink>
        </w:p>
        <w:p w14:paraId="0849FC8C" w14:textId="7DD9488D" w:rsidR="00C46945" w:rsidRDefault="00000000">
          <w:pPr>
            <w:pStyle w:val="TOC1"/>
            <w:rPr>
              <w:rFonts w:eastAsiaTheme="minorEastAsia"/>
              <w:noProof/>
              <w:lang w:val="en-MU" w:eastAsia="en-MU"/>
            </w:rPr>
          </w:pPr>
          <w:hyperlink w:anchor="_Toc150525855" w:history="1">
            <w:r w:rsidR="00C46945" w:rsidRPr="00C82C37">
              <w:rPr>
                <w:rStyle w:val="Hyperlink"/>
                <w:noProof/>
              </w:rPr>
              <w:t>Project Plan</w:t>
            </w:r>
            <w:r w:rsidR="00C46945">
              <w:rPr>
                <w:noProof/>
                <w:webHidden/>
              </w:rPr>
              <w:tab/>
            </w:r>
            <w:r w:rsidR="00C46945">
              <w:rPr>
                <w:noProof/>
                <w:webHidden/>
              </w:rPr>
              <w:fldChar w:fldCharType="begin"/>
            </w:r>
            <w:r w:rsidR="00C46945">
              <w:rPr>
                <w:noProof/>
                <w:webHidden/>
              </w:rPr>
              <w:instrText xml:space="preserve"> PAGEREF _Toc150525855 \h </w:instrText>
            </w:r>
            <w:r w:rsidR="00C46945">
              <w:rPr>
                <w:noProof/>
                <w:webHidden/>
              </w:rPr>
            </w:r>
            <w:r w:rsidR="00C46945">
              <w:rPr>
                <w:noProof/>
                <w:webHidden/>
              </w:rPr>
              <w:fldChar w:fldCharType="separate"/>
            </w:r>
            <w:r w:rsidR="00C46945">
              <w:rPr>
                <w:noProof/>
                <w:webHidden/>
              </w:rPr>
              <w:t>6</w:t>
            </w:r>
            <w:r w:rsidR="00C46945">
              <w:rPr>
                <w:noProof/>
                <w:webHidden/>
              </w:rPr>
              <w:fldChar w:fldCharType="end"/>
            </w:r>
          </w:hyperlink>
        </w:p>
        <w:p w14:paraId="196A4E58" w14:textId="7B53ACF1" w:rsidR="00C46945" w:rsidRDefault="00000000">
          <w:pPr>
            <w:pStyle w:val="TOC1"/>
            <w:rPr>
              <w:rFonts w:eastAsiaTheme="minorEastAsia"/>
              <w:noProof/>
              <w:lang w:val="en-MU" w:eastAsia="en-MU"/>
            </w:rPr>
          </w:pPr>
          <w:hyperlink w:anchor="_Toc150525856" w:history="1">
            <w:r w:rsidR="00C46945" w:rsidRPr="00C82C37">
              <w:rPr>
                <w:rStyle w:val="Hyperlink"/>
                <w:noProof/>
              </w:rPr>
              <w:t>Project Resources</w:t>
            </w:r>
            <w:r w:rsidR="00C46945">
              <w:rPr>
                <w:noProof/>
                <w:webHidden/>
              </w:rPr>
              <w:tab/>
            </w:r>
            <w:r w:rsidR="00C46945">
              <w:rPr>
                <w:noProof/>
                <w:webHidden/>
              </w:rPr>
              <w:fldChar w:fldCharType="begin"/>
            </w:r>
            <w:r w:rsidR="00C46945">
              <w:rPr>
                <w:noProof/>
                <w:webHidden/>
              </w:rPr>
              <w:instrText xml:space="preserve"> PAGEREF _Toc150525856 \h </w:instrText>
            </w:r>
            <w:r w:rsidR="00C46945">
              <w:rPr>
                <w:noProof/>
                <w:webHidden/>
              </w:rPr>
            </w:r>
            <w:r w:rsidR="00C46945">
              <w:rPr>
                <w:noProof/>
                <w:webHidden/>
              </w:rPr>
              <w:fldChar w:fldCharType="separate"/>
            </w:r>
            <w:r w:rsidR="00C46945">
              <w:rPr>
                <w:noProof/>
                <w:webHidden/>
              </w:rPr>
              <w:t>7</w:t>
            </w:r>
            <w:r w:rsidR="00C46945">
              <w:rPr>
                <w:noProof/>
                <w:webHidden/>
              </w:rPr>
              <w:fldChar w:fldCharType="end"/>
            </w:r>
          </w:hyperlink>
        </w:p>
        <w:p w14:paraId="1E4C4463" w14:textId="14C7CC29" w:rsidR="00C46945" w:rsidRDefault="00000000">
          <w:pPr>
            <w:pStyle w:val="TOC1"/>
            <w:rPr>
              <w:rFonts w:eastAsiaTheme="minorEastAsia"/>
              <w:noProof/>
              <w:lang w:val="en-MU" w:eastAsia="en-MU"/>
            </w:rPr>
          </w:pPr>
          <w:hyperlink w:anchor="_Toc150525857" w:history="1">
            <w:r w:rsidR="00C46945" w:rsidRPr="00C82C37">
              <w:rPr>
                <w:rStyle w:val="Hyperlink"/>
                <w:noProof/>
              </w:rPr>
              <w:t>Bibliography</w:t>
            </w:r>
            <w:r w:rsidR="00C46945">
              <w:rPr>
                <w:noProof/>
                <w:webHidden/>
              </w:rPr>
              <w:tab/>
            </w:r>
            <w:r w:rsidR="00C46945">
              <w:rPr>
                <w:noProof/>
                <w:webHidden/>
              </w:rPr>
              <w:fldChar w:fldCharType="begin"/>
            </w:r>
            <w:r w:rsidR="00C46945">
              <w:rPr>
                <w:noProof/>
                <w:webHidden/>
              </w:rPr>
              <w:instrText xml:space="preserve"> PAGEREF _Toc150525857 \h </w:instrText>
            </w:r>
            <w:r w:rsidR="00C46945">
              <w:rPr>
                <w:noProof/>
                <w:webHidden/>
              </w:rPr>
            </w:r>
            <w:r w:rsidR="00C46945">
              <w:rPr>
                <w:noProof/>
                <w:webHidden/>
              </w:rPr>
              <w:fldChar w:fldCharType="separate"/>
            </w:r>
            <w:r w:rsidR="00C46945">
              <w:rPr>
                <w:noProof/>
                <w:webHidden/>
              </w:rPr>
              <w:t>7</w:t>
            </w:r>
            <w:r w:rsidR="00C46945">
              <w:rPr>
                <w:noProof/>
                <w:webHidden/>
              </w:rPr>
              <w:fldChar w:fldCharType="end"/>
            </w:r>
          </w:hyperlink>
        </w:p>
        <w:p w14:paraId="6EE84934" w14:textId="15C782D0" w:rsidR="00C46945" w:rsidRDefault="00000000">
          <w:pPr>
            <w:pStyle w:val="TOC1"/>
            <w:rPr>
              <w:rFonts w:eastAsiaTheme="minorEastAsia"/>
              <w:noProof/>
              <w:lang w:val="en-MU" w:eastAsia="en-MU"/>
            </w:rPr>
          </w:pPr>
          <w:hyperlink w:anchor="_Toc150525858" w:history="1">
            <w:r w:rsidR="00C46945" w:rsidRPr="00C82C37">
              <w:rPr>
                <w:rStyle w:val="Hyperlink"/>
                <w:noProof/>
              </w:rPr>
              <w:t>References</w:t>
            </w:r>
            <w:r w:rsidR="00C46945">
              <w:rPr>
                <w:noProof/>
                <w:webHidden/>
              </w:rPr>
              <w:tab/>
            </w:r>
            <w:r w:rsidR="00C46945">
              <w:rPr>
                <w:noProof/>
                <w:webHidden/>
              </w:rPr>
              <w:fldChar w:fldCharType="begin"/>
            </w:r>
            <w:r w:rsidR="00C46945">
              <w:rPr>
                <w:noProof/>
                <w:webHidden/>
              </w:rPr>
              <w:instrText xml:space="preserve"> PAGEREF _Toc150525858 \h </w:instrText>
            </w:r>
            <w:r w:rsidR="00C46945">
              <w:rPr>
                <w:noProof/>
                <w:webHidden/>
              </w:rPr>
            </w:r>
            <w:r w:rsidR="00C46945">
              <w:rPr>
                <w:noProof/>
                <w:webHidden/>
              </w:rPr>
              <w:fldChar w:fldCharType="separate"/>
            </w:r>
            <w:r w:rsidR="00C46945">
              <w:rPr>
                <w:noProof/>
                <w:webHidden/>
              </w:rPr>
              <w:t>8</w:t>
            </w:r>
            <w:r w:rsidR="00C46945">
              <w:rPr>
                <w:noProof/>
                <w:webHidden/>
              </w:rPr>
              <w:fldChar w:fldCharType="end"/>
            </w:r>
          </w:hyperlink>
        </w:p>
        <w:p w14:paraId="5C87A3A5" w14:textId="604D356B" w:rsidR="00292DB9" w:rsidRDefault="00292DB9">
          <w:r>
            <w:rPr>
              <w:b/>
              <w:bCs/>
              <w:noProof/>
            </w:rPr>
            <w:fldChar w:fldCharType="end"/>
          </w:r>
        </w:p>
      </w:sdtContent>
    </w:sdt>
    <w:p w14:paraId="556FF56B" w14:textId="77777777" w:rsidR="00794D19" w:rsidRDefault="00794D19"/>
    <w:p w14:paraId="4756F9BE" w14:textId="77777777" w:rsidR="00292DB9" w:rsidRDefault="00292DB9"/>
    <w:p w14:paraId="199850B0" w14:textId="77777777" w:rsidR="00292DB9" w:rsidRDefault="00292DB9"/>
    <w:p w14:paraId="0100E899" w14:textId="77777777" w:rsidR="00292DB9" w:rsidRDefault="00292DB9"/>
    <w:p w14:paraId="4CF900BA" w14:textId="77777777" w:rsidR="00292DB9" w:rsidRDefault="00292DB9"/>
    <w:p w14:paraId="496D0C74" w14:textId="77777777" w:rsidR="00292DB9" w:rsidRDefault="00292DB9"/>
    <w:p w14:paraId="0D0B99A3" w14:textId="77777777" w:rsidR="00292DB9" w:rsidRDefault="00292DB9"/>
    <w:p w14:paraId="6FFE12C3" w14:textId="77777777" w:rsidR="00292DB9" w:rsidRDefault="00292DB9"/>
    <w:p w14:paraId="2CAA19DE" w14:textId="77777777" w:rsidR="00292DB9" w:rsidRDefault="00292DB9"/>
    <w:p w14:paraId="1CF026C6" w14:textId="77777777" w:rsidR="00292DB9" w:rsidRDefault="00292DB9"/>
    <w:p w14:paraId="21BF75D3" w14:textId="77777777" w:rsidR="00292DB9" w:rsidRDefault="00292DB9"/>
    <w:p w14:paraId="31BDCE27" w14:textId="77777777" w:rsidR="00292DB9" w:rsidRDefault="00292DB9"/>
    <w:p w14:paraId="7D915807" w14:textId="77777777" w:rsidR="00A956BE" w:rsidRDefault="00A956BE" w:rsidP="001B7072">
      <w:pPr>
        <w:pStyle w:val="Heading1"/>
      </w:pPr>
    </w:p>
    <w:p w14:paraId="68061695" w14:textId="2B0BC500" w:rsidR="003079BC" w:rsidRPr="003079BC" w:rsidRDefault="00061BE0" w:rsidP="001B7072">
      <w:pPr>
        <w:pStyle w:val="Heading1"/>
      </w:pPr>
      <w:bookmarkStart w:id="0" w:name="_Toc150525843"/>
      <w:r>
        <w:t>Background of study</w:t>
      </w:r>
      <w:bookmarkEnd w:id="0"/>
    </w:p>
    <w:p w14:paraId="3B162A24" w14:textId="16426464" w:rsidR="00061BE0" w:rsidRDefault="00061BE0" w:rsidP="00061BE0">
      <w:r>
        <w:t xml:space="preserve">Managing the </w:t>
      </w:r>
      <w:r w:rsidR="007338D9">
        <w:t>accounting</w:t>
      </w:r>
      <w:r>
        <w:t xml:space="preserve"> of a company is a long </w:t>
      </w:r>
      <w:r w:rsidR="00B111AF">
        <w:t>complex work</w:t>
      </w:r>
      <w:r w:rsidR="00E573C0">
        <w:t xml:space="preserve"> but therefore</w:t>
      </w:r>
      <w:r w:rsidR="00AA59DE">
        <w:t xml:space="preserve"> “</w:t>
      </w:r>
      <w:r w:rsidR="008F2A15" w:rsidRPr="008F2A15">
        <w:t>plays a significant role in the effective management process</w:t>
      </w:r>
      <w:r w:rsidR="00E573C0">
        <w:t xml:space="preserve"> </w:t>
      </w:r>
      <w:r w:rsidR="00AA59DE">
        <w:fldChar w:fldCharType="begin"/>
      </w:r>
      <w:r w:rsidR="00AA59DE">
        <w:instrText xml:space="preserve"> ADDIN ZOTERO_ITEM CSL_CITATION {"citationID":"ib0WogCv","properties":{"formattedCitation":"(Alabdullah, 2019)","plainCitation":"(Alabdullah, 2019)","noteIndex":0},"citationItems":[{"id":56,"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rsidR="00AA59DE">
        <w:fldChar w:fldCharType="separate"/>
      </w:r>
      <w:r w:rsidR="00AA59DE" w:rsidRPr="00AA59DE">
        <w:rPr>
          <w:rFonts w:ascii="Calibri" w:hAnsi="Calibri" w:cs="Calibri"/>
        </w:rPr>
        <w:t>(Alabdullah, 2019)</w:t>
      </w:r>
      <w:r w:rsidR="00AA59DE">
        <w:fldChar w:fldCharType="end"/>
      </w:r>
      <w:r w:rsidR="00DC20F3">
        <w:t xml:space="preserve">, and one of the </w:t>
      </w:r>
      <w:r w:rsidR="002868CD">
        <w:t>tasks</w:t>
      </w:r>
      <w:r w:rsidR="00DC20F3">
        <w:t xml:space="preserve"> is </w:t>
      </w:r>
      <w:r w:rsidR="00EE133F">
        <w:t xml:space="preserve">to log all the differences expenses for </w:t>
      </w:r>
      <w:r w:rsidR="00C93988">
        <w:t>varied reasons</w:t>
      </w:r>
      <w:r w:rsidR="002868CD">
        <w:t>. Therefore, the only way is to manually</w:t>
      </w:r>
      <w:r w:rsidR="00E77B20">
        <w:t xml:space="preserve"> extract and</w:t>
      </w:r>
      <w:r w:rsidR="003079BC">
        <w:t xml:space="preserve"> store all </w:t>
      </w:r>
      <w:r w:rsidR="00BF20DF">
        <w:t>this</w:t>
      </w:r>
      <w:r w:rsidR="003079BC">
        <w:t xml:space="preserve"> information </w:t>
      </w:r>
      <w:r w:rsidR="008740D9">
        <w:t>in</w:t>
      </w:r>
      <w:r w:rsidR="003079BC">
        <w:t xml:space="preserve"> </w:t>
      </w:r>
      <w:r w:rsidR="00984586">
        <w:t xml:space="preserve">their receipt </w:t>
      </w:r>
      <w:r w:rsidR="00090629">
        <w:t>paper,</w:t>
      </w:r>
      <w:r w:rsidR="00F0219B">
        <w:t xml:space="preserve"> which </w:t>
      </w:r>
      <w:r w:rsidR="00236FAD">
        <w:t>represents</w:t>
      </w:r>
      <w:r w:rsidR="00F0219B">
        <w:t xml:space="preserve"> </w:t>
      </w:r>
      <w:r w:rsidR="00090629">
        <w:t>repetitive</w:t>
      </w:r>
      <w:r w:rsidR="00AB3A2F">
        <w:t xml:space="preserve"> work</w:t>
      </w:r>
      <w:r w:rsidR="00693C76">
        <w:t xml:space="preserve"> and a big loss of time and energy which could be </w:t>
      </w:r>
      <w:r w:rsidR="00090629">
        <w:t>placed</w:t>
      </w:r>
      <w:r w:rsidR="000A1C6A">
        <w:t xml:space="preserve"> into more important </w:t>
      </w:r>
      <w:r w:rsidR="00090629">
        <w:t>tasks</w:t>
      </w:r>
      <w:r w:rsidR="008C5693">
        <w:t>.</w:t>
      </w:r>
      <w:r w:rsidR="000C5659">
        <w:t xml:space="preserve"> </w:t>
      </w:r>
      <w:r w:rsidR="00F20874">
        <w:t>A few</w:t>
      </w:r>
      <w:r w:rsidR="000C5659">
        <w:t xml:space="preserve"> solutions</w:t>
      </w:r>
      <w:r w:rsidR="009B6FAF">
        <w:t xml:space="preserve"> exist but nothing corresponding to the Mauritian market either </w:t>
      </w:r>
      <w:r w:rsidR="00CA078B">
        <w:t xml:space="preserve">professionally or </w:t>
      </w:r>
      <w:r w:rsidR="00E4219D">
        <w:t>personally but</w:t>
      </w:r>
      <w:r w:rsidR="00CA078B">
        <w:t xml:space="preserve"> are limited</w:t>
      </w:r>
      <w:r w:rsidR="00BD22F1">
        <w:t xml:space="preserve"> and expensive.</w:t>
      </w:r>
    </w:p>
    <w:p w14:paraId="35658895" w14:textId="77777777" w:rsidR="008C5693" w:rsidRDefault="008C5693" w:rsidP="00061BE0"/>
    <w:p w14:paraId="1BB1729A" w14:textId="415F96E6" w:rsidR="00E4219D" w:rsidRDefault="008C5693" w:rsidP="001B7072">
      <w:pPr>
        <w:pStyle w:val="Heading1"/>
      </w:pPr>
      <w:bookmarkStart w:id="1" w:name="_Toc150525844"/>
      <w:r>
        <w:t>Problem Statement</w:t>
      </w:r>
      <w:bookmarkEnd w:id="1"/>
    </w:p>
    <w:p w14:paraId="134E177B" w14:textId="56A22E6D" w:rsidR="00E4219D" w:rsidRDefault="00E4219D" w:rsidP="00E4219D">
      <w:r>
        <w:t xml:space="preserve">Like said </w:t>
      </w:r>
      <w:r w:rsidR="00342BC4">
        <w:t>precedent</w:t>
      </w:r>
      <w:r w:rsidR="00490834">
        <w:t xml:space="preserve">, there’s multiple </w:t>
      </w:r>
      <w:r w:rsidR="00C93988">
        <w:t>viable solutions</w:t>
      </w:r>
      <w:r w:rsidR="009B0FBD">
        <w:t xml:space="preserve"> such has</w:t>
      </w:r>
      <w:r w:rsidR="00300CDB">
        <w:t xml:space="preserve"> “</w:t>
      </w:r>
      <w:proofErr w:type="spellStart"/>
      <w:r w:rsidR="00300CDB">
        <w:t>Recipator</w:t>
      </w:r>
      <w:proofErr w:type="spellEnd"/>
      <w:r w:rsidR="00300CDB">
        <w:t xml:space="preserve"> AI”</w:t>
      </w:r>
      <w:r w:rsidR="009B0FBD">
        <w:t xml:space="preserve"> </w:t>
      </w:r>
      <w:r w:rsidR="009B0FBD">
        <w:fldChar w:fldCharType="begin"/>
      </w:r>
      <w:r w:rsidR="009B0FBD">
        <w:instrText xml:space="preserve"> ADDIN ZOTERO_ITEM CSL_CITATION {"citationID":"epYFlPj1","properties":{"formattedCitation":"(AI, no date)","plainCitation":"(AI, no date)","noteIndex":0},"citationItems":[{"id":59,"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rsidR="009B0FBD">
        <w:fldChar w:fldCharType="separate"/>
      </w:r>
      <w:r w:rsidR="009B0FBD" w:rsidRPr="009B0FBD">
        <w:rPr>
          <w:rFonts w:ascii="Calibri" w:hAnsi="Calibri" w:cs="Calibri"/>
        </w:rPr>
        <w:t>(AI, no date)</w:t>
      </w:r>
      <w:r w:rsidR="009B0FBD">
        <w:fldChar w:fldCharType="end"/>
      </w:r>
      <w:r w:rsidR="00300CDB">
        <w:t xml:space="preserve"> or </w:t>
      </w:r>
      <w:r w:rsidR="0048659D">
        <w:t>“</w:t>
      </w:r>
      <w:proofErr w:type="spellStart"/>
      <w:r w:rsidR="0048659D">
        <w:t>Veryfi</w:t>
      </w:r>
      <w:proofErr w:type="spellEnd"/>
      <w:r w:rsidR="0048659D">
        <w:t xml:space="preserve">” </w:t>
      </w:r>
      <w:r w:rsidR="0048659D">
        <w:fldChar w:fldCharType="begin"/>
      </w:r>
      <w:r w:rsidR="0048659D">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61,"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rsidR="0048659D">
        <w:fldChar w:fldCharType="separate"/>
      </w:r>
      <w:r w:rsidR="0048659D" w:rsidRPr="0048659D">
        <w:rPr>
          <w:rFonts w:ascii="Calibri" w:hAnsi="Calibri" w:cs="Calibri"/>
          <w:kern w:val="0"/>
          <w:szCs w:val="24"/>
        </w:rPr>
        <w:t>(</w:t>
      </w:r>
      <w:r w:rsidR="0048659D" w:rsidRPr="0048659D">
        <w:rPr>
          <w:rFonts w:ascii="Calibri" w:hAnsi="Calibri" w:cs="Calibri"/>
          <w:i/>
          <w:iCs/>
          <w:kern w:val="0"/>
          <w:szCs w:val="24"/>
        </w:rPr>
        <w:t>Transform Documents into Actionable Data in Seconds using Veryfi OCR API</w:t>
      </w:r>
      <w:r w:rsidR="0048659D" w:rsidRPr="0048659D">
        <w:rPr>
          <w:rFonts w:ascii="Calibri" w:hAnsi="Calibri" w:cs="Calibri"/>
          <w:kern w:val="0"/>
          <w:szCs w:val="24"/>
        </w:rPr>
        <w:t>, no date)</w:t>
      </w:r>
      <w:r w:rsidR="0048659D">
        <w:fldChar w:fldCharType="end"/>
      </w:r>
      <w:r w:rsidR="004B0E2D">
        <w:t xml:space="preserve"> </w:t>
      </w:r>
      <w:r w:rsidR="00D1537C">
        <w:t xml:space="preserve">and thesis about the </w:t>
      </w:r>
      <w:r w:rsidR="002A42D1">
        <w:t xml:space="preserve">receipt extraction </w:t>
      </w:r>
      <w:r w:rsidR="00E33571">
        <w:t xml:space="preserve">like </w:t>
      </w:r>
      <w:r w:rsidR="00523008">
        <w:t>“</w:t>
      </w:r>
      <w:r w:rsidR="00370195" w:rsidRPr="00370195">
        <w:t>Information Extraction From Scanned Invoices using Machine Learning, OCR and Spatial Feature Mapping Techniques</w:t>
      </w:r>
      <w:r w:rsidR="00370195">
        <w:t>”</w:t>
      </w:r>
      <w:r w:rsidR="00DC543D">
        <w:fldChar w:fldCharType="begin"/>
      </w:r>
      <w:r w:rsidR="00DC543D">
        <w:instrText xml:space="preserve"> ADDIN ZOTERO_ITEM CSL_CITATION {"citationID":"iMGrLRxt","properties":{"formattedCitation":"(Darsha, 2023)","plainCitation":"(Darsha, 2023)","noteIndex":0},"citationItems":[{"id":40,"uris":["http://zotero.org/users/local/P24rKYTG/items/U9M8AVVH"],"itemData":{"id":40,"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DC543D">
        <w:fldChar w:fldCharType="separate"/>
      </w:r>
      <w:r w:rsidR="00DC543D" w:rsidRPr="00DC543D">
        <w:rPr>
          <w:rFonts w:ascii="Calibri" w:hAnsi="Calibri" w:cs="Calibri"/>
        </w:rPr>
        <w:t>(Darsha, 2023)</w:t>
      </w:r>
      <w:r w:rsidR="00DC543D">
        <w:fldChar w:fldCharType="end"/>
      </w:r>
      <w:r w:rsidR="00695D94">
        <w:t xml:space="preserve"> or</w:t>
      </w:r>
      <w:r w:rsidR="00AD01B6">
        <w:t xml:space="preserve"> “</w:t>
      </w:r>
      <w:r w:rsidR="00AD01B6" w:rsidRPr="00AD01B6">
        <w:t>Utilize OCR text to extract receipt data and classify receipts with common Machine Learning algorithms</w:t>
      </w:r>
      <w:r w:rsidR="00AD01B6">
        <w:t>”</w:t>
      </w:r>
      <w:r w:rsidR="008519D2">
        <w:fldChar w:fldCharType="begin"/>
      </w:r>
      <w:r w:rsidR="008519D2">
        <w:instrText xml:space="preserve"> ADDIN ZOTERO_ITEM CSL_CITATION {"citationID":"2CuXGkU4","properties":{"formattedCitation":"(Odd and Theologou, 2018)","plainCitation":"(Odd and Theologou, 2018)","noteIndex":0},"citationItems":[{"id":34,"uris":["http://zotero.org/users/local/P24rKYTG/items/KVB9KUTS"],"itemData":{"id":34,"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8519D2">
        <w:fldChar w:fldCharType="separate"/>
      </w:r>
      <w:r w:rsidR="008519D2" w:rsidRPr="008519D2">
        <w:rPr>
          <w:rFonts w:ascii="Calibri" w:hAnsi="Calibri" w:cs="Calibri"/>
        </w:rPr>
        <w:t>(Odd and Theologou, 2018)</w:t>
      </w:r>
      <w:r w:rsidR="008519D2">
        <w:fldChar w:fldCharType="end"/>
      </w:r>
      <w:r w:rsidR="00695D94">
        <w:t xml:space="preserve"> </w:t>
      </w:r>
      <w:r w:rsidR="002A42D1">
        <w:t xml:space="preserve"> but therefore </w:t>
      </w:r>
      <w:r w:rsidR="00451048">
        <w:t xml:space="preserve">they are limited in </w:t>
      </w:r>
      <w:r w:rsidR="00197F8A">
        <w:t>feature</w:t>
      </w:r>
      <w:r w:rsidR="00477F4D">
        <w:t>.</w:t>
      </w:r>
      <w:r w:rsidR="00B2409C">
        <w:t xml:space="preserve"> The different </w:t>
      </w:r>
      <w:r w:rsidR="00090629">
        <w:t>theses</w:t>
      </w:r>
      <w:r w:rsidR="00D11A22">
        <w:t xml:space="preserve"> existing for </w:t>
      </w:r>
      <w:r w:rsidR="00360E16">
        <w:t xml:space="preserve">similar </w:t>
      </w:r>
      <w:r w:rsidR="00236FAD">
        <w:t>projects</w:t>
      </w:r>
      <w:r w:rsidR="00360E16">
        <w:t xml:space="preserve"> all</w:t>
      </w:r>
      <w:r w:rsidR="00B2409C">
        <w:t xml:space="preserve"> use different technologies </w:t>
      </w:r>
      <w:r w:rsidR="00360E16">
        <w:t xml:space="preserve">but </w:t>
      </w:r>
      <w:r w:rsidR="00090629">
        <w:t>seem</w:t>
      </w:r>
      <w:r w:rsidR="00360E16">
        <w:t xml:space="preserve"> </w:t>
      </w:r>
      <w:r w:rsidR="00846732">
        <w:t xml:space="preserve">all to be </w:t>
      </w:r>
      <w:r w:rsidR="00E35850">
        <w:t>missing an accessible interface to be used for common user</w:t>
      </w:r>
      <w:r w:rsidR="008F6997">
        <w:t xml:space="preserve">. Moreover, </w:t>
      </w:r>
      <w:r w:rsidR="00C56CF3">
        <w:t>these solutions</w:t>
      </w:r>
      <w:r w:rsidR="008F6997">
        <w:t xml:space="preserve"> </w:t>
      </w:r>
      <w:r w:rsidR="00977F7D">
        <w:t>were</w:t>
      </w:r>
      <w:r w:rsidR="00AE311F">
        <w:t xml:space="preserve"> made mostly for </w:t>
      </w:r>
      <w:r w:rsidR="000C6771">
        <w:t xml:space="preserve">foreign country </w:t>
      </w:r>
      <w:r w:rsidR="00B61C25">
        <w:t xml:space="preserve">and custom solutions made specially for </w:t>
      </w:r>
      <w:r w:rsidR="00440464">
        <w:t xml:space="preserve">Mauritius Island </w:t>
      </w:r>
    </w:p>
    <w:p w14:paraId="32DA6BED" w14:textId="77777777" w:rsidR="00C56CF3" w:rsidRDefault="00C56CF3" w:rsidP="00E4219D"/>
    <w:p w14:paraId="2C303ED2" w14:textId="2C93906D" w:rsidR="00C56CF3" w:rsidRDefault="00C56CF3" w:rsidP="00C56CF3">
      <w:pPr>
        <w:pStyle w:val="Heading1"/>
      </w:pPr>
      <w:bookmarkStart w:id="2" w:name="_Toc150525845"/>
      <w:r>
        <w:t>Description of the Project</w:t>
      </w:r>
      <w:bookmarkEnd w:id="2"/>
    </w:p>
    <w:p w14:paraId="27938341" w14:textId="77777777" w:rsidR="00C56CF3" w:rsidRDefault="00C56CF3" w:rsidP="00C56CF3"/>
    <w:p w14:paraId="0F6E0A69" w14:textId="3B72B54C" w:rsidR="00496803" w:rsidRDefault="0032700D" w:rsidP="006C637D">
      <w:pPr>
        <w:pStyle w:val="Heading2"/>
      </w:pPr>
      <w:bookmarkStart w:id="3" w:name="_Toc150525846"/>
      <w:r>
        <w:t>Aim</w:t>
      </w:r>
      <w:bookmarkEnd w:id="3"/>
    </w:p>
    <w:p w14:paraId="0D877A80" w14:textId="0AC5E653" w:rsidR="00A16E70" w:rsidRPr="007622F8" w:rsidRDefault="00033FBE" w:rsidP="007622F8">
      <w:r w:rsidRPr="007622F8">
        <w:t>The</w:t>
      </w:r>
      <w:r w:rsidR="00893F99" w:rsidRPr="007622F8">
        <w:t xml:space="preserve"> </w:t>
      </w:r>
      <w:r w:rsidR="00236FAD" w:rsidRPr="007622F8">
        <w:t>project</w:t>
      </w:r>
      <w:r w:rsidR="00893F99" w:rsidRPr="007622F8">
        <w:t xml:space="preserve"> “Smart Receipt Management and Extraction”</w:t>
      </w:r>
      <w:r w:rsidRPr="007622F8">
        <w:t xml:space="preserve"> system</w:t>
      </w:r>
      <w:r w:rsidR="003F436A" w:rsidRPr="007622F8">
        <w:t xml:space="preserve"> is designed to streamline and simplify the</w:t>
      </w:r>
      <w:r w:rsidR="00F326EF" w:rsidRPr="007622F8">
        <w:t xml:space="preserve"> repetitive and time consuming of </w:t>
      </w:r>
      <w:r w:rsidR="00904DC2" w:rsidRPr="007622F8">
        <w:t>handling, organizing and informatize receipt</w:t>
      </w:r>
      <w:r w:rsidR="00F81D56" w:rsidRPr="007622F8">
        <w:t>, whether physical or digital.</w:t>
      </w:r>
      <w:r w:rsidR="007622F8" w:rsidRPr="007622F8">
        <w:t xml:space="preserve"> </w:t>
      </w:r>
      <w:r w:rsidR="00F81D56" w:rsidRPr="007622F8">
        <w:t>Therefore, the primary pu</w:t>
      </w:r>
      <w:r w:rsidR="002305A3" w:rsidRPr="007622F8">
        <w:t>rpose of this project is to</w:t>
      </w:r>
      <w:r w:rsidR="005426FC" w:rsidRPr="007622F8">
        <w:t xml:space="preserve"> </w:t>
      </w:r>
      <w:r w:rsidR="001C7427" w:rsidRPr="007622F8">
        <w:t>serve</w:t>
      </w:r>
      <w:r w:rsidR="005426FC" w:rsidRPr="007622F8">
        <w:t xml:space="preserve"> </w:t>
      </w:r>
      <w:r w:rsidR="001C7427" w:rsidRPr="007622F8">
        <w:t>a</w:t>
      </w:r>
      <w:r w:rsidR="005426FC" w:rsidRPr="007622F8">
        <w:t xml:space="preserve"> </w:t>
      </w:r>
      <w:r w:rsidR="007B1326" w:rsidRPr="007622F8">
        <w:t xml:space="preserve">comprehensive receipt extraction and </w:t>
      </w:r>
      <w:r w:rsidR="00C32593" w:rsidRPr="007622F8">
        <w:t xml:space="preserve">management, </w:t>
      </w:r>
      <w:r w:rsidR="001C7427" w:rsidRPr="007622F8">
        <w:t>offering</w:t>
      </w:r>
      <w:r w:rsidR="00C32593" w:rsidRPr="007622F8">
        <w:t xml:space="preserve"> the user </w:t>
      </w:r>
      <w:r w:rsidR="00264AB1" w:rsidRPr="007622F8">
        <w:t xml:space="preserve">a </w:t>
      </w:r>
      <w:r w:rsidR="001C7427" w:rsidRPr="007622F8">
        <w:t>user-friendly</w:t>
      </w:r>
      <w:r w:rsidR="00264AB1" w:rsidRPr="007622F8">
        <w:t xml:space="preserve"> solution.</w:t>
      </w:r>
    </w:p>
    <w:p w14:paraId="6279DCC8" w14:textId="77777777" w:rsidR="004811DD" w:rsidRDefault="004811DD" w:rsidP="00EA585B">
      <w:pPr>
        <w:spacing w:after="0"/>
      </w:pPr>
    </w:p>
    <w:p w14:paraId="2FC0F310" w14:textId="77777777" w:rsidR="004811DD" w:rsidRDefault="004811DD" w:rsidP="004811DD">
      <w:pPr>
        <w:pStyle w:val="Heading2"/>
      </w:pPr>
      <w:bookmarkStart w:id="4" w:name="_Toc150525847"/>
      <w:r>
        <w:t>Objective</w:t>
      </w:r>
      <w:bookmarkEnd w:id="4"/>
    </w:p>
    <w:p w14:paraId="18398994" w14:textId="77777777" w:rsidR="004811DD" w:rsidRDefault="004811DD" w:rsidP="004811DD">
      <w:r>
        <w:t xml:space="preserve">This project can be realize following these </w:t>
      </w:r>
      <w:proofErr w:type="gramStart"/>
      <w:r>
        <w:t>objectives :</w:t>
      </w:r>
      <w:proofErr w:type="gramEnd"/>
    </w:p>
    <w:p w14:paraId="725FA14B" w14:textId="77777777" w:rsidR="004811DD" w:rsidRDefault="004811DD" w:rsidP="004811DD">
      <w:pPr>
        <w:pStyle w:val="ListParagraph"/>
        <w:numPr>
          <w:ilvl w:val="0"/>
          <w:numId w:val="2"/>
        </w:numPr>
      </w:pPr>
      <w:r>
        <w:t>Make Literature review.</w:t>
      </w:r>
    </w:p>
    <w:p w14:paraId="59BBB2BB" w14:textId="77777777" w:rsidR="004811DD" w:rsidRDefault="004811DD" w:rsidP="004811DD">
      <w:pPr>
        <w:pStyle w:val="ListParagraph"/>
        <w:numPr>
          <w:ilvl w:val="0"/>
          <w:numId w:val="2"/>
        </w:numPr>
      </w:pPr>
      <w:r>
        <w:t>Gather receipt data for model training.</w:t>
      </w:r>
    </w:p>
    <w:p w14:paraId="10C48CC6" w14:textId="77777777" w:rsidR="004811DD" w:rsidRDefault="004811DD" w:rsidP="004811DD">
      <w:pPr>
        <w:pStyle w:val="ListParagraph"/>
        <w:numPr>
          <w:ilvl w:val="0"/>
          <w:numId w:val="2"/>
        </w:numPr>
      </w:pPr>
      <w:r>
        <w:t>Develop image extraction model.</w:t>
      </w:r>
    </w:p>
    <w:p w14:paraId="5F593D6D" w14:textId="77777777" w:rsidR="004811DD" w:rsidRDefault="004811DD" w:rsidP="004811DD">
      <w:pPr>
        <w:pStyle w:val="ListParagraph"/>
        <w:numPr>
          <w:ilvl w:val="0"/>
          <w:numId w:val="2"/>
        </w:numPr>
      </w:pPr>
      <w:r>
        <w:t>Create a local server to host model.</w:t>
      </w:r>
    </w:p>
    <w:p w14:paraId="7D9672F5" w14:textId="77777777" w:rsidR="004811DD" w:rsidRDefault="004811DD" w:rsidP="004811DD">
      <w:pPr>
        <w:pStyle w:val="ListParagraph"/>
        <w:numPr>
          <w:ilvl w:val="0"/>
          <w:numId w:val="2"/>
        </w:numPr>
      </w:pPr>
      <w:r>
        <w:t>Develop mobile application front end.</w:t>
      </w:r>
    </w:p>
    <w:p w14:paraId="0FC52495" w14:textId="77777777" w:rsidR="004811DD" w:rsidRDefault="004811DD" w:rsidP="004811DD">
      <w:pPr>
        <w:pStyle w:val="ListParagraph"/>
        <w:numPr>
          <w:ilvl w:val="0"/>
          <w:numId w:val="2"/>
        </w:numPr>
      </w:pPr>
      <w:r>
        <w:t>Develop receipt management feature.</w:t>
      </w:r>
    </w:p>
    <w:p w14:paraId="19191A1C" w14:textId="77777777" w:rsidR="004811DD" w:rsidRDefault="004811DD" w:rsidP="004811DD">
      <w:pPr>
        <w:pStyle w:val="ListParagraph"/>
        <w:numPr>
          <w:ilvl w:val="0"/>
          <w:numId w:val="2"/>
        </w:numPr>
      </w:pPr>
      <w:r>
        <w:t>Test server-side feature</w:t>
      </w:r>
    </w:p>
    <w:p w14:paraId="730B5D90" w14:textId="77777777" w:rsidR="004811DD" w:rsidRDefault="004811DD" w:rsidP="004811DD">
      <w:pPr>
        <w:pStyle w:val="ListParagraph"/>
        <w:numPr>
          <w:ilvl w:val="0"/>
          <w:numId w:val="2"/>
        </w:numPr>
      </w:pPr>
      <w:r>
        <w:t>Test Mobile application feature</w:t>
      </w:r>
    </w:p>
    <w:p w14:paraId="447AA2B6" w14:textId="77777777" w:rsidR="004811DD" w:rsidRDefault="004811DD" w:rsidP="00EA585B">
      <w:pPr>
        <w:spacing w:after="0"/>
      </w:pPr>
    </w:p>
    <w:p w14:paraId="405AD2C0" w14:textId="77777777" w:rsidR="003A2279" w:rsidRDefault="003A2279" w:rsidP="003A2279">
      <w:pPr>
        <w:pStyle w:val="Heading2"/>
      </w:pPr>
      <w:bookmarkStart w:id="5" w:name="_Toc150525848"/>
      <w:r>
        <w:t>Description of the Project</w:t>
      </w:r>
      <w:bookmarkEnd w:id="5"/>
    </w:p>
    <w:p w14:paraId="5D9D7878" w14:textId="77777777" w:rsidR="00A16E70" w:rsidRPr="0099497C" w:rsidRDefault="00A16E70" w:rsidP="00EA585B">
      <w:pPr>
        <w:spacing w:after="0"/>
        <w:rPr>
          <w:sz w:val="20"/>
          <w:szCs w:val="20"/>
        </w:rPr>
      </w:pPr>
    </w:p>
    <w:p w14:paraId="0A6106F0" w14:textId="2D38A71C" w:rsidR="00C1006F" w:rsidRDefault="003D2636" w:rsidP="00EA585B">
      <w:pPr>
        <w:spacing w:after="0"/>
      </w:pPr>
      <w:r w:rsidRPr="0099497C">
        <w:t xml:space="preserve">The system </w:t>
      </w:r>
      <w:r w:rsidR="001C7427" w:rsidRPr="0099497C">
        <w:t>aims</w:t>
      </w:r>
      <w:r w:rsidRPr="0099497C">
        <w:t xml:space="preserve"> </w:t>
      </w:r>
      <w:r w:rsidR="00FB50F4" w:rsidRPr="0099497C">
        <w:t xml:space="preserve">to help the user </w:t>
      </w:r>
      <w:r w:rsidR="001C7427" w:rsidRPr="0099497C">
        <w:t>handle</w:t>
      </w:r>
      <w:r w:rsidR="00FB50F4" w:rsidRPr="0099497C">
        <w:t xml:space="preserve"> receipts through various method </w:t>
      </w:r>
      <w:r w:rsidR="001C7427" w:rsidRPr="0099497C">
        <w:t>with core purpose such has</w:t>
      </w:r>
      <w:r w:rsidR="00E202D5" w:rsidRPr="0099497C">
        <w:t>:</w:t>
      </w:r>
    </w:p>
    <w:p w14:paraId="652BC701" w14:textId="77777777" w:rsidR="0099497C" w:rsidRPr="0099497C" w:rsidRDefault="0099497C" w:rsidP="00EA585B">
      <w:pPr>
        <w:spacing w:after="0"/>
      </w:pPr>
    </w:p>
    <w:p w14:paraId="69C4EED6" w14:textId="0E6B22C1" w:rsidR="00E202D5" w:rsidRPr="0099497C" w:rsidRDefault="00AE5294" w:rsidP="00EA585B">
      <w:pPr>
        <w:spacing w:after="0"/>
      </w:pPr>
      <w:r w:rsidRPr="0099497C">
        <w:rPr>
          <w:b/>
          <w:bCs/>
        </w:rPr>
        <w:t>Receipt Management</w:t>
      </w:r>
      <w:r w:rsidR="00E202D5" w:rsidRPr="0099497C">
        <w:t xml:space="preserve">: </w:t>
      </w:r>
      <w:r w:rsidRPr="0099497C">
        <w:t xml:space="preserve"> acting has </w:t>
      </w:r>
      <w:r w:rsidR="00E202D5" w:rsidRPr="0099497C">
        <w:t>centralized</w:t>
      </w:r>
      <w:r w:rsidRPr="0099497C">
        <w:t xml:space="preserve"> hub for their receipts</w:t>
      </w:r>
      <w:r w:rsidR="006E4C19" w:rsidRPr="0099497C">
        <w:t xml:space="preserve"> storing in a</w:t>
      </w:r>
      <w:r w:rsidR="00E37835" w:rsidRPr="0099497C">
        <w:t xml:space="preserve"> SQL database such </w:t>
      </w:r>
      <w:r w:rsidR="00E56A0D" w:rsidRPr="0099497C">
        <w:t>as</w:t>
      </w:r>
      <w:r w:rsidR="00E37835" w:rsidRPr="0099497C">
        <w:t xml:space="preserve"> Postgres or AWS </w:t>
      </w:r>
      <w:r w:rsidR="00CF755E" w:rsidRPr="0099497C">
        <w:t>Redshift.</w:t>
      </w:r>
      <w:r w:rsidRPr="0099497C">
        <w:t xml:space="preserve"> </w:t>
      </w:r>
    </w:p>
    <w:p w14:paraId="6D2E1D62" w14:textId="5F9BFDA1" w:rsidR="00F637F6" w:rsidRPr="0099497C" w:rsidRDefault="00F637F6" w:rsidP="00EA585B">
      <w:pPr>
        <w:spacing w:after="0"/>
      </w:pPr>
      <w:r w:rsidRPr="0099497C">
        <w:rPr>
          <w:b/>
          <w:bCs/>
        </w:rPr>
        <w:t>Mobile Application</w:t>
      </w:r>
      <w:r w:rsidRPr="0099497C">
        <w:t>: developed using Flutter to allow the user to use the different features.</w:t>
      </w:r>
    </w:p>
    <w:p w14:paraId="027B7553" w14:textId="0AE31560" w:rsidR="00F81D56" w:rsidRPr="0099497C" w:rsidRDefault="00AE5294" w:rsidP="00EA585B">
      <w:pPr>
        <w:spacing w:after="0"/>
      </w:pPr>
      <w:r w:rsidRPr="0099497C">
        <w:rPr>
          <w:b/>
          <w:bCs/>
        </w:rPr>
        <w:t>Data Extraction</w:t>
      </w:r>
      <w:r w:rsidR="00E202D5" w:rsidRPr="0099497C">
        <w:t xml:space="preserve">: </w:t>
      </w:r>
      <w:r w:rsidR="00722DE0" w:rsidRPr="0099497C">
        <w:t>using</w:t>
      </w:r>
      <w:r w:rsidR="00D107D6" w:rsidRPr="0099497C">
        <w:t xml:space="preserve"> Optical Character Recognition (OCR)</w:t>
      </w:r>
      <w:r w:rsidR="00EA585B" w:rsidRPr="0099497C">
        <w:t xml:space="preserve"> to extract data from the receipt.</w:t>
      </w:r>
    </w:p>
    <w:p w14:paraId="38146B42" w14:textId="4E74FEA9" w:rsidR="00CA0BDB" w:rsidRPr="0099497C" w:rsidRDefault="00CA0BDB" w:rsidP="00EA585B">
      <w:pPr>
        <w:spacing w:after="0"/>
        <w:rPr>
          <w:b/>
          <w:bCs/>
        </w:rPr>
      </w:pPr>
      <w:r w:rsidRPr="0099497C">
        <w:rPr>
          <w:b/>
          <w:bCs/>
        </w:rPr>
        <w:t xml:space="preserve">Receipt Recognition </w:t>
      </w:r>
      <w:proofErr w:type="gramStart"/>
      <w:r w:rsidRPr="0099497C">
        <w:rPr>
          <w:b/>
          <w:bCs/>
        </w:rPr>
        <w:t>model :</w:t>
      </w:r>
      <w:proofErr w:type="gramEnd"/>
      <w:r w:rsidRPr="0099497C">
        <w:rPr>
          <w:b/>
          <w:bCs/>
        </w:rPr>
        <w:t xml:space="preserve"> </w:t>
      </w:r>
      <w:r w:rsidR="00A733DB" w:rsidRPr="0099497C">
        <w:t>Using Yolo alg</w:t>
      </w:r>
      <w:r w:rsidR="00C61F64" w:rsidRPr="0099497C">
        <w:t>ori</w:t>
      </w:r>
      <w:r w:rsidR="00A733DB" w:rsidRPr="0099497C">
        <w:t xml:space="preserve">thm </w:t>
      </w:r>
      <w:r w:rsidR="00C61F64" w:rsidRPr="0099497C">
        <w:t>to extract the different</w:t>
      </w:r>
      <w:r w:rsidR="0027561E" w:rsidRPr="0099497C">
        <w:t xml:space="preserve"> receipts party for text extraction.</w:t>
      </w:r>
    </w:p>
    <w:p w14:paraId="1899E354" w14:textId="2AC95661" w:rsidR="00EA585B" w:rsidRPr="0099497C" w:rsidRDefault="007F377F" w:rsidP="00EA585B">
      <w:pPr>
        <w:spacing w:after="0"/>
      </w:pPr>
      <w:r w:rsidRPr="0099497C">
        <w:rPr>
          <w:b/>
          <w:bCs/>
        </w:rPr>
        <w:t>User Correction</w:t>
      </w:r>
      <w:r w:rsidRPr="0099497C">
        <w:t>:</w:t>
      </w:r>
      <w:r w:rsidR="00EE2EF2" w:rsidRPr="0099497C">
        <w:t xml:space="preserve"> allowing the user to </w:t>
      </w:r>
      <w:r w:rsidR="00530DAC" w:rsidRPr="0099497C">
        <w:t>manually correct</w:t>
      </w:r>
      <w:r w:rsidR="00EE2EF2" w:rsidRPr="0099497C">
        <w:t xml:space="preserve"> the data before </w:t>
      </w:r>
      <w:r w:rsidR="00C10FB7" w:rsidRPr="0099497C">
        <w:t>storing it</w:t>
      </w:r>
      <w:r w:rsidR="00EE2EF2" w:rsidRPr="0099497C">
        <w:t xml:space="preserve"> into the database</w:t>
      </w:r>
      <w:r w:rsidR="00CF755E" w:rsidRPr="0099497C">
        <w:t xml:space="preserve"> through the mobile application</w:t>
      </w:r>
      <w:r w:rsidR="00C10FB7" w:rsidRPr="0099497C">
        <w:t>.</w:t>
      </w:r>
    </w:p>
    <w:p w14:paraId="05384D50" w14:textId="5576FC8A" w:rsidR="002B7AA7" w:rsidRPr="0099497C" w:rsidRDefault="00BD53BA" w:rsidP="00EA585B">
      <w:pPr>
        <w:spacing w:after="0"/>
      </w:pPr>
      <w:r w:rsidRPr="0099497C">
        <w:rPr>
          <w:b/>
          <w:bCs/>
        </w:rPr>
        <w:t xml:space="preserve">Server – Mobile Application </w:t>
      </w:r>
      <w:proofErr w:type="gramStart"/>
      <w:r w:rsidRPr="0099497C">
        <w:rPr>
          <w:b/>
          <w:bCs/>
        </w:rPr>
        <w:t>communication</w:t>
      </w:r>
      <w:r w:rsidRPr="0099497C">
        <w:t xml:space="preserve"> :</w:t>
      </w:r>
      <w:proofErr w:type="gramEnd"/>
      <w:r w:rsidRPr="0099497C">
        <w:t xml:space="preserve"> </w:t>
      </w:r>
      <w:r w:rsidR="009F3485" w:rsidRPr="0099497C">
        <w:t xml:space="preserve">will allow the connection of the </w:t>
      </w:r>
      <w:r w:rsidR="001C15DD" w:rsidRPr="0099497C">
        <w:t xml:space="preserve">different features from server side to mobile app through </w:t>
      </w:r>
      <w:r w:rsidR="002C0DC9" w:rsidRPr="0099497C">
        <w:t>API call (fast-</w:t>
      </w:r>
      <w:proofErr w:type="spellStart"/>
      <w:r w:rsidR="002C0DC9" w:rsidRPr="0099497C">
        <w:t>api</w:t>
      </w:r>
      <w:proofErr w:type="spellEnd"/>
      <w:r w:rsidR="002C0DC9" w:rsidRPr="0099497C">
        <w:t>).</w:t>
      </w:r>
    </w:p>
    <w:p w14:paraId="1D8D2E7C" w14:textId="062D2F28" w:rsidR="00EE2EF2" w:rsidRPr="0099497C" w:rsidRDefault="00E00CFE" w:rsidP="00EA585B">
      <w:pPr>
        <w:spacing w:after="0"/>
      </w:pPr>
      <w:r w:rsidRPr="0099497C">
        <w:rPr>
          <w:b/>
          <w:bCs/>
        </w:rPr>
        <w:t>Analytics</w:t>
      </w:r>
      <w:r w:rsidRPr="0099497C">
        <w:t xml:space="preserve">: </w:t>
      </w:r>
      <w:r w:rsidR="00741766" w:rsidRPr="0099497C">
        <w:t>producing insights from their purchase habit</w:t>
      </w:r>
      <w:r w:rsidR="00C10FB7" w:rsidRPr="0099497C">
        <w:t xml:space="preserve"> to help them with their financial decision.</w:t>
      </w:r>
    </w:p>
    <w:p w14:paraId="055B11A0" w14:textId="73310048" w:rsidR="00333925" w:rsidRPr="0099497C" w:rsidRDefault="00C10FB7" w:rsidP="00EA585B">
      <w:pPr>
        <w:spacing w:after="0"/>
      </w:pPr>
      <w:r w:rsidRPr="0099497C">
        <w:rPr>
          <w:b/>
          <w:bCs/>
        </w:rPr>
        <w:t>Data Export</w:t>
      </w:r>
      <w:r w:rsidR="002A7A7E" w:rsidRPr="0099497C">
        <w:t xml:space="preserve">: to export their </w:t>
      </w:r>
      <w:r w:rsidR="00506292" w:rsidRPr="0099497C">
        <w:t xml:space="preserve">receipt data </w:t>
      </w:r>
      <w:r w:rsidR="00530DAC" w:rsidRPr="0099497C">
        <w:t>in popular format such as CSV and Excel.</w:t>
      </w:r>
    </w:p>
    <w:p w14:paraId="32DBAB7C" w14:textId="4D28747D" w:rsidR="00333925" w:rsidRPr="0099497C" w:rsidRDefault="00C116F9" w:rsidP="00EA585B">
      <w:pPr>
        <w:spacing w:after="0"/>
      </w:pPr>
      <w:r w:rsidRPr="0099497C">
        <w:rPr>
          <w:b/>
          <w:bCs/>
        </w:rPr>
        <w:t xml:space="preserve">Report </w:t>
      </w:r>
      <w:r w:rsidR="00185983" w:rsidRPr="0099497C">
        <w:rPr>
          <w:b/>
          <w:bCs/>
        </w:rPr>
        <w:t>Generation</w:t>
      </w:r>
      <w:r w:rsidR="00185983" w:rsidRPr="0099497C">
        <w:t xml:space="preserve">: generate </w:t>
      </w:r>
      <w:r w:rsidR="00B228AA" w:rsidRPr="0099497C">
        <w:t>reports</w:t>
      </w:r>
      <w:r w:rsidR="00185983" w:rsidRPr="0099497C">
        <w:t xml:space="preserve"> to provide a </w:t>
      </w:r>
      <w:r w:rsidR="00B228AA" w:rsidRPr="0099497C">
        <w:t>summary of</w:t>
      </w:r>
      <w:r w:rsidR="00DF7C5B" w:rsidRPr="0099497C">
        <w:t xml:space="preserve"> the user overview and habit.</w:t>
      </w:r>
    </w:p>
    <w:p w14:paraId="131D90FE" w14:textId="74732EB3" w:rsidR="004D09BA" w:rsidRPr="0099497C" w:rsidRDefault="004D09BA" w:rsidP="004D09BA">
      <w:pPr>
        <w:rPr>
          <w:highlight w:val="green"/>
        </w:rPr>
      </w:pPr>
    </w:p>
    <w:p w14:paraId="118657A4" w14:textId="77777777" w:rsidR="004D09BA" w:rsidRDefault="004D09BA" w:rsidP="004D09BA">
      <w:pPr>
        <w:pStyle w:val="Heading1"/>
      </w:pPr>
      <w:bookmarkStart w:id="6" w:name="_Toc148706260"/>
      <w:bookmarkStart w:id="7" w:name="_Toc150525849"/>
      <w:r>
        <w:t>Key Activities of the Project</w:t>
      </w:r>
      <w:bookmarkEnd w:id="6"/>
      <w:bookmarkEnd w:id="7"/>
    </w:p>
    <w:p w14:paraId="15C48129" w14:textId="47530483" w:rsidR="00B23A9D" w:rsidRPr="00B23A9D" w:rsidRDefault="004D09BA" w:rsidP="001B7072">
      <w:pPr>
        <w:pStyle w:val="Heading2"/>
      </w:pPr>
      <w:bookmarkStart w:id="8" w:name="_Toc148706261"/>
      <w:bookmarkStart w:id="9" w:name="_Toc150525850"/>
      <w:r>
        <w:t>Literature Review</w:t>
      </w:r>
      <w:bookmarkEnd w:id="8"/>
      <w:bookmarkEnd w:id="9"/>
    </w:p>
    <w:p w14:paraId="12FCEF1A" w14:textId="6DAB022A" w:rsidR="001A7A5E" w:rsidRDefault="00314287" w:rsidP="004D09BA">
      <w:r>
        <w:t xml:space="preserve">The Literature </w:t>
      </w:r>
      <w:proofErr w:type="gramStart"/>
      <w:r>
        <w:t xml:space="preserve">Review </w:t>
      </w:r>
      <w:r w:rsidR="006369E5">
        <w:t xml:space="preserve"> will</w:t>
      </w:r>
      <w:proofErr w:type="gramEnd"/>
      <w:r w:rsidR="006369E5">
        <w:t xml:space="preserve"> focus on each major aspect of my project </w:t>
      </w:r>
      <w:r w:rsidR="009F75D6">
        <w:t xml:space="preserve">to research and </w:t>
      </w:r>
      <w:r w:rsidR="001B66CE">
        <w:t>summaries</w:t>
      </w:r>
      <w:r w:rsidR="009F75D6">
        <w:t xml:space="preserve"> the different technologies they have </w:t>
      </w:r>
      <w:r w:rsidR="001B7072">
        <w:t>chosen</w:t>
      </w:r>
      <w:r w:rsidR="00C26B5C">
        <w:t xml:space="preserve"> and listing </w:t>
      </w:r>
      <w:r w:rsidR="005D1A61">
        <w:t>thei</w:t>
      </w:r>
      <w:r w:rsidR="00157BFA">
        <w:t>r pros and cons</w:t>
      </w:r>
      <w:r w:rsidR="008B56BC">
        <w:t xml:space="preserve">. </w:t>
      </w:r>
      <w:r w:rsidR="007F7CBA">
        <w:t>Therefore,</w:t>
      </w:r>
      <w:r w:rsidR="008B56BC">
        <w:t xml:space="preserve"> the deferent aspect to research and summaries would be </w:t>
      </w:r>
      <w:r w:rsidR="00067E2B">
        <w:t xml:space="preserve">the Receipt extraction, </w:t>
      </w:r>
      <w:r w:rsidR="00BE5377">
        <w:t xml:space="preserve">Mobile application </w:t>
      </w:r>
      <w:r w:rsidR="00B23A9D">
        <w:t>development and financial analytics.</w:t>
      </w:r>
    </w:p>
    <w:p w14:paraId="32035B21" w14:textId="77777777" w:rsidR="004D09BA" w:rsidRPr="008C5DF8" w:rsidRDefault="004D09BA" w:rsidP="004D09BA"/>
    <w:p w14:paraId="18124FA6" w14:textId="1F7F84EA" w:rsidR="004D09BA" w:rsidRDefault="004D09BA" w:rsidP="001B7072">
      <w:pPr>
        <w:pStyle w:val="Heading2"/>
      </w:pPr>
      <w:bookmarkStart w:id="10" w:name="_Toc148706262"/>
      <w:bookmarkStart w:id="11" w:name="_Toc150525851"/>
      <w:r w:rsidRPr="00EE5CBD">
        <w:t>Systems</w:t>
      </w:r>
      <w:r>
        <w:t xml:space="preserve"> Analysis and Design</w:t>
      </w:r>
      <w:bookmarkEnd w:id="10"/>
      <w:bookmarkEnd w:id="11"/>
    </w:p>
    <w:p w14:paraId="0F1E7331" w14:textId="68ACB933" w:rsidR="00B37942" w:rsidRDefault="00B37942" w:rsidP="00B37942">
      <w:r>
        <w:t>The design of the “Smart Receipt Management and Extraction” system has multiple interconnected features, but the system can be break into two key components, each serving their own functionalities: the Server Side and the Mobile Application. This separation has for purpose to ensure efficiency and effectiveness in receipt extraction and management and therefore optimize the user experience.</w:t>
      </w:r>
      <w:r w:rsidR="00623B97">
        <w:t xml:space="preserve"> </w:t>
      </w:r>
      <w:r w:rsidR="001D17E5">
        <w:t>Therefore,</w:t>
      </w:r>
      <w:r w:rsidR="00623B97">
        <w:t xml:space="preserve"> the different key features</w:t>
      </w:r>
      <w:r w:rsidR="001D17E5">
        <w:t xml:space="preserve"> can be list by combining the different features list in the “</w:t>
      </w:r>
      <w:r w:rsidR="001D17E5" w:rsidRPr="001D17E5">
        <w:t>Description of the Project</w:t>
      </w:r>
      <w:r w:rsidR="001D17E5">
        <w:t>” section</w:t>
      </w:r>
      <w:r w:rsidR="004D272B">
        <w:t xml:space="preserve">, these features will be </w:t>
      </w:r>
      <w:r w:rsidR="00DD7436">
        <w:t>split between the server and the mobile app.</w:t>
      </w:r>
    </w:p>
    <w:p w14:paraId="74A89308" w14:textId="77777777" w:rsidR="005C7BC7" w:rsidRDefault="005C7BC7" w:rsidP="004D09BA"/>
    <w:p w14:paraId="423E320F" w14:textId="6C614E3A" w:rsidR="005C7BC7" w:rsidRDefault="005C7BC7" w:rsidP="001B7072">
      <w:pPr>
        <w:pStyle w:val="Heading2"/>
      </w:pPr>
      <w:bookmarkStart w:id="12" w:name="_Toc150525852"/>
      <w:bookmarkStart w:id="13" w:name="_Toc148706263"/>
      <w:r>
        <w:t>Implementation</w:t>
      </w:r>
      <w:bookmarkEnd w:id="12"/>
      <w:r>
        <w:t xml:space="preserve"> </w:t>
      </w:r>
      <w:bookmarkEnd w:id="13"/>
    </w:p>
    <w:p w14:paraId="15049C63" w14:textId="4D9CC11F" w:rsidR="004D1451" w:rsidRDefault="00567007" w:rsidP="002B1628">
      <w:r>
        <w:t>To implement this project</w:t>
      </w:r>
      <w:r w:rsidR="00EF695E">
        <w:t xml:space="preserve">, the different </w:t>
      </w:r>
      <w:r w:rsidR="00236FAD">
        <w:t>components</w:t>
      </w:r>
      <w:r w:rsidR="00EF695E">
        <w:t xml:space="preserve"> will be </w:t>
      </w:r>
      <w:r w:rsidR="00A828C8">
        <w:t>developed</w:t>
      </w:r>
      <w:r w:rsidR="00EF695E">
        <w:t xml:space="preserve"> and </w:t>
      </w:r>
      <w:r w:rsidR="00090629">
        <w:t>implemented</w:t>
      </w:r>
      <w:r w:rsidR="00EF695E">
        <w:t xml:space="preserve"> in a precise</w:t>
      </w:r>
      <w:r w:rsidR="00C80580">
        <w:t xml:space="preserve"> order to optimize the </w:t>
      </w:r>
      <w:r w:rsidR="00F83EFD">
        <w:t>development</w:t>
      </w:r>
      <w:r w:rsidR="00C80580">
        <w:t xml:space="preserve"> time</w:t>
      </w:r>
      <w:r w:rsidR="001739AD">
        <w:t>, and therefore using the agile methodol</w:t>
      </w:r>
      <w:r w:rsidR="00923412">
        <w:t>ogy</w:t>
      </w:r>
      <w:r w:rsidR="00971904">
        <w:t xml:space="preserve"> </w:t>
      </w:r>
      <w:r w:rsidR="004E06DE">
        <w:t xml:space="preserve">to allow quick and necessary adjustment during </w:t>
      </w:r>
      <w:r w:rsidR="001B08E8">
        <w:t>development as the project progress</w:t>
      </w:r>
      <w:r w:rsidR="00C80580">
        <w:t xml:space="preserve">. The </w:t>
      </w:r>
      <w:r w:rsidR="00341807">
        <w:t>development</w:t>
      </w:r>
      <w:r w:rsidR="0045124C">
        <w:t xml:space="preserve"> will start with the gathering of the </w:t>
      </w:r>
      <w:r w:rsidR="00341807">
        <w:t xml:space="preserve">receipt dataset for training and testing purpose of the extraction feature, and </w:t>
      </w:r>
      <w:r w:rsidR="00223748">
        <w:t>at</w:t>
      </w:r>
      <w:r w:rsidR="00341807">
        <w:t xml:space="preserve"> the same time</w:t>
      </w:r>
      <w:r w:rsidR="00751AF2">
        <w:t xml:space="preserve"> working</w:t>
      </w:r>
      <w:r w:rsidR="00C13EBB">
        <w:t xml:space="preserve"> on the </w:t>
      </w:r>
      <w:r w:rsidR="00BA7F7C">
        <w:t xml:space="preserve">receipt image recognition and then the Optical Character Recognition. </w:t>
      </w:r>
      <w:r w:rsidR="00223748">
        <w:t>Then</w:t>
      </w:r>
      <w:r w:rsidR="00C1295B">
        <w:t xml:space="preserve"> </w:t>
      </w:r>
      <w:r w:rsidR="00EC1F94">
        <w:t xml:space="preserve">working on the </w:t>
      </w:r>
      <w:r w:rsidR="00C2194E">
        <w:t xml:space="preserve">local server </w:t>
      </w:r>
      <w:r w:rsidR="0011727F">
        <w:t xml:space="preserve">to </w:t>
      </w:r>
      <w:r w:rsidR="00C70CA1">
        <w:t>do</w:t>
      </w:r>
      <w:r w:rsidR="0011727F">
        <w:t xml:space="preserve"> the extraction work and the different reports </w:t>
      </w:r>
      <w:r w:rsidR="0011727F">
        <w:lastRenderedPageBreak/>
        <w:t xml:space="preserve">generated on different server endpoint. </w:t>
      </w:r>
      <w:r w:rsidR="00C70CA1">
        <w:t xml:space="preserve">For the last stage of the </w:t>
      </w:r>
      <w:r w:rsidR="00410B7F">
        <w:t>implementation,</w:t>
      </w:r>
      <w:r w:rsidR="00C70CA1">
        <w:t xml:space="preserve"> we will work the User Interface, more precisely </w:t>
      </w:r>
      <w:r w:rsidR="00A9035D">
        <w:t>on the mobile app front</w:t>
      </w:r>
      <w:r w:rsidR="003075F8">
        <w:t xml:space="preserve"> end in the beginning, then on the communication with the server and</w:t>
      </w:r>
      <w:r w:rsidR="00B17469">
        <w:t xml:space="preserve"> the other features left.</w:t>
      </w:r>
    </w:p>
    <w:p w14:paraId="39518A57" w14:textId="77777777" w:rsidR="00304F6D" w:rsidRDefault="00304F6D" w:rsidP="002B1628"/>
    <w:p w14:paraId="266FB80B" w14:textId="524825A5" w:rsidR="00304F6D" w:rsidRDefault="00304F6D" w:rsidP="00304F6D">
      <w:pPr>
        <w:pStyle w:val="Heading2"/>
      </w:pPr>
      <w:bookmarkStart w:id="14" w:name="_Toc150525853"/>
      <w:r>
        <w:t>Testing</w:t>
      </w:r>
      <w:bookmarkEnd w:id="14"/>
    </w:p>
    <w:p w14:paraId="12304712" w14:textId="49C068F0" w:rsidR="004D1451" w:rsidRDefault="001E0AD3" w:rsidP="002B1628">
      <w:r>
        <w:t xml:space="preserve">For the testing of </w:t>
      </w:r>
      <w:r w:rsidR="0056345E">
        <w:t>our</w:t>
      </w:r>
      <w:r w:rsidR="009D57C3">
        <w:t xml:space="preserve"> system, </w:t>
      </w:r>
      <w:r w:rsidR="00090629">
        <w:t>we will</w:t>
      </w:r>
      <w:r w:rsidR="00AD144E">
        <w:t xml:space="preserve"> </w:t>
      </w:r>
      <w:r w:rsidR="007F7CBA">
        <w:t>assess</w:t>
      </w:r>
      <w:r w:rsidR="00AD144E">
        <w:t xml:space="preserve"> </w:t>
      </w:r>
      <w:r w:rsidR="0019607C">
        <w:t xml:space="preserve">independently </w:t>
      </w:r>
      <w:r w:rsidR="001D4659">
        <w:t xml:space="preserve">the </w:t>
      </w:r>
      <w:r w:rsidR="0008061F">
        <w:t xml:space="preserve">different feature of the </w:t>
      </w:r>
      <w:r w:rsidR="000F209C">
        <w:t xml:space="preserve">servers and the mobile app with Unit </w:t>
      </w:r>
      <w:r w:rsidR="003F25A7">
        <w:t>testing to</w:t>
      </w:r>
      <w:r w:rsidR="008A379D">
        <w:t xml:space="preserve"> ensure the robustness and reliability of both the server </w:t>
      </w:r>
      <w:r w:rsidR="00B7465C">
        <w:t>a</w:t>
      </w:r>
      <w:r w:rsidR="008A379D">
        <w:t>nd the mobile app</w:t>
      </w:r>
      <w:r w:rsidR="007874D9">
        <w:t xml:space="preserve"> to ensure </w:t>
      </w:r>
      <w:r w:rsidR="00CF12A1">
        <w:t xml:space="preserve">quality insurance of the code, a </w:t>
      </w:r>
      <w:r w:rsidR="003925E5">
        <w:t>good user experience and Rapid Issue Identification. Moreover, depending on the size of the receipt dataset</w:t>
      </w:r>
      <w:r w:rsidR="000D1D08">
        <w:t xml:space="preserve"> used to train the data extraction model, we will </w:t>
      </w:r>
      <w:r w:rsidR="0014181C">
        <w:t xml:space="preserve">use </w:t>
      </w:r>
      <w:r w:rsidR="00B7465C">
        <w:t>the</w:t>
      </w:r>
      <w:r w:rsidR="0014181C">
        <w:t xml:space="preserve"> Holdout Validation providing good </w:t>
      </w:r>
      <w:r w:rsidR="00682370">
        <w:t>evaluation with small dataset</w:t>
      </w:r>
      <w:r w:rsidR="002B7481">
        <w:t xml:space="preserve">, otherwise the evaluation will be </w:t>
      </w:r>
      <w:r w:rsidR="00B7465C">
        <w:t>make using K-Fold Cross-Validation if a sufficient dataset is gathered.</w:t>
      </w:r>
    </w:p>
    <w:p w14:paraId="7E475B8B" w14:textId="77777777" w:rsidR="00283EA7" w:rsidRDefault="00283EA7" w:rsidP="00EA585B">
      <w:pPr>
        <w:spacing w:after="0"/>
      </w:pPr>
    </w:p>
    <w:p w14:paraId="63C2B252" w14:textId="0DAC10C4" w:rsidR="007846C7" w:rsidRPr="007846C7" w:rsidRDefault="007846C7" w:rsidP="001B7072">
      <w:pPr>
        <w:pStyle w:val="Heading2"/>
      </w:pPr>
      <w:bookmarkStart w:id="15" w:name="_Toc150525854"/>
      <w:r>
        <w:t>Evaluation</w:t>
      </w:r>
      <w:bookmarkEnd w:id="15"/>
    </w:p>
    <w:p w14:paraId="46D42E18" w14:textId="73250FA0" w:rsidR="0081246A" w:rsidRDefault="00766DD9" w:rsidP="00E61935">
      <w:pPr>
        <w:sectPr w:rsidR="0081246A" w:rsidSect="00D3731C">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r>
        <w:t>Our system evaluation is</w:t>
      </w:r>
      <w:r w:rsidR="00BD5F93">
        <w:t xml:space="preserve"> guided on </w:t>
      </w:r>
      <w:r w:rsidR="00AC102D">
        <w:t xml:space="preserve">verifying the well </w:t>
      </w:r>
      <w:r w:rsidR="003F25A7">
        <w:t>execution and</w:t>
      </w:r>
      <w:r w:rsidR="002624A1">
        <w:t xml:space="preserve"> realization of the </w:t>
      </w:r>
      <w:r w:rsidR="000B55F5">
        <w:t>system requirements</w:t>
      </w:r>
      <w:r w:rsidR="00C04FDE">
        <w:t xml:space="preserve"> with the analysis of key performance </w:t>
      </w:r>
      <w:r w:rsidR="0014051B">
        <w:t xml:space="preserve">metric and </w:t>
      </w:r>
      <w:r w:rsidR="004371D0">
        <w:t>rigorous testing  are key components of our evaluation strategy</w:t>
      </w:r>
      <w:r w:rsidR="00625BAF">
        <w:t xml:space="preserve"> to ensure that our system</w:t>
      </w:r>
      <w:r w:rsidR="007E609A">
        <w:t xml:space="preserve"> delivering its intended purpose</w:t>
      </w:r>
      <w:r w:rsidR="00E61935">
        <w:t>.</w:t>
      </w:r>
      <w:r w:rsidR="00821356">
        <w:t xml:space="preserve"> </w:t>
      </w:r>
      <w:r w:rsidR="00055FC4">
        <w:t xml:space="preserve"> </w:t>
      </w:r>
      <w:r w:rsidR="000E5D41">
        <w:t>Therefore, we will evaluate the success rate of the elements generated such has</w:t>
      </w:r>
      <w:r w:rsidR="00BA6E34">
        <w:t xml:space="preserve"> the report</w:t>
      </w:r>
      <w:r w:rsidR="004D20E2">
        <w:t xml:space="preserve"> </w:t>
      </w:r>
      <w:r w:rsidR="00A33917">
        <w:t>(is it well generated</w:t>
      </w:r>
      <w:r w:rsidR="00561A11">
        <w:t xml:space="preserve"> with the right data)</w:t>
      </w:r>
      <w:r w:rsidR="00BA6E34">
        <w:t xml:space="preserve"> or the </w:t>
      </w:r>
      <w:r w:rsidR="00663286">
        <w:t>output of the receipt extraction</w:t>
      </w:r>
      <w:r w:rsidR="00E9305B">
        <w:t xml:space="preserve"> feature</w:t>
      </w:r>
      <w:r w:rsidR="005754B4">
        <w:t xml:space="preserve"> (</w:t>
      </w:r>
      <w:r w:rsidR="00E13306">
        <w:t>mention in the “</w:t>
      </w:r>
      <w:proofErr w:type="spellStart"/>
      <w:proofErr w:type="gramStart"/>
      <w:r w:rsidR="00E13306">
        <w:t>testing”section</w:t>
      </w:r>
      <w:proofErr w:type="spellEnd"/>
      <w:proofErr w:type="gramEnd"/>
      <w:r w:rsidR="00E13306">
        <w:t>)</w:t>
      </w:r>
      <w:r w:rsidR="00E9305B">
        <w:t>.</w:t>
      </w:r>
    </w:p>
    <w:p w14:paraId="295A9AEE" w14:textId="77777777" w:rsidR="00EF25D3" w:rsidRDefault="00EF25D3" w:rsidP="00EF25D3">
      <w:pPr>
        <w:pStyle w:val="Heading1"/>
      </w:pPr>
      <w:bookmarkStart w:id="16" w:name="_Toc150525855"/>
      <w:r>
        <w:lastRenderedPageBreak/>
        <w:t>Project Plan</w:t>
      </w:r>
      <w:bookmarkEnd w:id="16"/>
    </w:p>
    <w:p w14:paraId="5525C1A2" w14:textId="0C5AB795" w:rsidR="009A7EA6" w:rsidRDefault="00EF25D3" w:rsidP="00E61935">
      <w:r>
        <w:rPr>
          <w:noProof/>
        </w:rPr>
        <mc:AlternateContent>
          <mc:Choice Requires="wps">
            <w:drawing>
              <wp:anchor distT="0" distB="0" distL="114300" distR="114300" simplePos="0" relativeHeight="251659264" behindDoc="0" locked="0" layoutInCell="1" allowOverlap="1" wp14:anchorId="707FA18A" wp14:editId="00A5F382">
                <wp:simplePos x="0" y="0"/>
                <wp:positionH relativeFrom="margin">
                  <wp:posOffset>-600783</wp:posOffset>
                </wp:positionH>
                <wp:positionV relativeFrom="paragraph">
                  <wp:posOffset>285792</wp:posOffset>
                </wp:positionV>
                <wp:extent cx="10086644" cy="4881838"/>
                <wp:effectExtent l="0" t="0" r="10160" b="14605"/>
                <wp:wrapNone/>
                <wp:docPr id="130081670" name="Text Box 2"/>
                <wp:cNvGraphicFramePr/>
                <a:graphic xmlns:a="http://schemas.openxmlformats.org/drawingml/2006/main">
                  <a:graphicData uri="http://schemas.microsoft.com/office/word/2010/wordprocessingShape">
                    <wps:wsp>
                      <wps:cNvSpPr txBox="1"/>
                      <wps:spPr>
                        <a:xfrm>
                          <a:off x="0" y="0"/>
                          <a:ext cx="10086644" cy="4881838"/>
                        </a:xfrm>
                        <a:prstGeom prst="rect">
                          <a:avLst/>
                        </a:prstGeom>
                        <a:solidFill>
                          <a:schemeClr val="lt1"/>
                        </a:solidFill>
                        <a:ln w="6350">
                          <a:solidFill>
                            <a:prstClr val="black"/>
                          </a:solidFill>
                        </a:ln>
                      </wps:spPr>
                      <wps:txbx>
                        <w:txbxContent>
                          <w:p w14:paraId="6B481BBB" w14:textId="7413CAC4" w:rsidR="002026C4" w:rsidRDefault="00F13128" w:rsidP="002026C4">
                            <w:pPr>
                              <w:keepNext/>
                            </w:pPr>
                            <w:r>
                              <w:rPr>
                                <w:noProof/>
                              </w:rPr>
                              <w:softHyphen/>
                            </w:r>
                            <w:r>
                              <w:rPr>
                                <w:noProof/>
                              </w:rPr>
                              <w:softHyphen/>
                            </w:r>
                            <w:r>
                              <w:rPr>
                                <w:noProof/>
                              </w:rPr>
                              <w:softHyphen/>
                            </w:r>
                            <w:r>
                              <w:rPr>
                                <w:noProof/>
                              </w:rPr>
                              <w:softHyphen/>
                            </w:r>
                            <w:r>
                              <w:rPr>
                                <w:noProof/>
                              </w:rPr>
                              <w:softHyphen/>
                            </w:r>
                            <w:r>
                              <w:rPr>
                                <w:noProof/>
                              </w:rPr>
                              <w:softHyphen/>
                            </w:r>
                            <w:r>
                              <w:rPr>
                                <w:noProof/>
                              </w:rPr>
                              <w:softHyphen/>
                            </w:r>
                            <w:r>
                              <w:rPr>
                                <w:noProof/>
                              </w:rPr>
                              <w:softHyphen/>
                            </w:r>
                            <w:r>
                              <w:rPr>
                                <w:noProof/>
                              </w:rPr>
                              <w:softHyphen/>
                            </w:r>
                            <w:r w:rsidR="003269E2" w:rsidRPr="004156D6">
                              <w:rPr>
                                <w:noProof/>
                              </w:rPr>
                              <w:drawing>
                                <wp:inline distT="0" distB="0" distL="0" distR="0" wp14:anchorId="3656B7E4" wp14:editId="37D974E1">
                                  <wp:extent cx="8863330" cy="4054475"/>
                                  <wp:effectExtent l="0" t="0" r="0" b="0"/>
                                  <wp:docPr id="19011853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63330" cy="4054475"/>
                                          </a:xfrm>
                                          <a:prstGeom prst="rect">
                                            <a:avLst/>
                                          </a:prstGeom>
                                          <a:noFill/>
                                          <a:ln>
                                            <a:noFill/>
                                          </a:ln>
                                        </pic:spPr>
                                      </pic:pic>
                                    </a:graphicData>
                                  </a:graphic>
                                </wp:inline>
                              </w:drawing>
                            </w:r>
                          </w:p>
                          <w:p w14:paraId="485CD4B0" w14:textId="313F55CF" w:rsidR="002026C4" w:rsidRDefault="002026C4" w:rsidP="002026C4">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 Gantt Chart</w:t>
                            </w:r>
                          </w:p>
                          <w:p w14:paraId="261CC19C" w14:textId="3FBDB150" w:rsidR="00EF25D3" w:rsidRDefault="00EF25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7FA18A" id="_x0000_t202" coordsize="21600,21600" o:spt="202" path="m,l,21600r21600,l21600,xe">
                <v:stroke joinstyle="miter"/>
                <v:path gradientshapeok="t" o:connecttype="rect"/>
              </v:shapetype>
              <v:shape id="Text Box 2" o:spid="_x0000_s1026" type="#_x0000_t202" style="position:absolute;margin-left:-47.3pt;margin-top:22.5pt;width:794.2pt;height:384.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" fillcolor="white [3201]" strokeweight=".5pt">
                <v:textbox>
                  <w:txbxContent>
                    <w:p w14:paraId="6B481BBB" w14:textId="7413CAC4" w:rsidR="002026C4" w:rsidRDefault="00F13128" w:rsidP="002026C4">
                      <w:pPr>
                        <w:keepNext/>
                      </w:pPr>
                      <w:r>
                        <w:rPr>
                          <w:noProof/>
                        </w:rPr>
                        <w:softHyphen/>
                      </w:r>
                      <w:r>
                        <w:rPr>
                          <w:noProof/>
                        </w:rPr>
                        <w:softHyphen/>
                      </w:r>
                      <w:r>
                        <w:rPr>
                          <w:noProof/>
                        </w:rPr>
                        <w:softHyphen/>
                      </w:r>
                      <w:r>
                        <w:rPr>
                          <w:noProof/>
                        </w:rPr>
                        <w:softHyphen/>
                      </w:r>
                      <w:r>
                        <w:rPr>
                          <w:noProof/>
                        </w:rPr>
                        <w:softHyphen/>
                      </w:r>
                      <w:r>
                        <w:rPr>
                          <w:noProof/>
                        </w:rPr>
                        <w:softHyphen/>
                      </w:r>
                      <w:r>
                        <w:rPr>
                          <w:noProof/>
                        </w:rPr>
                        <w:softHyphen/>
                      </w:r>
                      <w:r>
                        <w:rPr>
                          <w:noProof/>
                        </w:rPr>
                        <w:softHyphen/>
                      </w:r>
                      <w:r>
                        <w:rPr>
                          <w:noProof/>
                        </w:rPr>
                        <w:softHyphen/>
                      </w:r>
                      <w:r w:rsidR="003269E2" w:rsidRPr="004156D6">
                        <w:rPr>
                          <w:noProof/>
                        </w:rPr>
                        <w:drawing>
                          <wp:inline distT="0" distB="0" distL="0" distR="0" wp14:anchorId="3656B7E4" wp14:editId="37D974E1">
                            <wp:extent cx="8863330" cy="4054475"/>
                            <wp:effectExtent l="0" t="0" r="0" b="0"/>
                            <wp:docPr id="19011853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863330" cy="4054475"/>
                                    </a:xfrm>
                                    <a:prstGeom prst="rect">
                                      <a:avLst/>
                                    </a:prstGeom>
                                    <a:noFill/>
                                    <a:ln>
                                      <a:noFill/>
                                    </a:ln>
                                  </pic:spPr>
                                </pic:pic>
                              </a:graphicData>
                            </a:graphic>
                          </wp:inline>
                        </w:drawing>
                      </w:r>
                    </w:p>
                    <w:p w14:paraId="485CD4B0" w14:textId="313F55CF" w:rsidR="002026C4" w:rsidRDefault="002026C4" w:rsidP="002026C4">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 Gantt Chart</w:t>
                      </w:r>
                    </w:p>
                    <w:p w14:paraId="261CC19C" w14:textId="3FBDB150" w:rsidR="00EF25D3" w:rsidRDefault="00EF25D3"/>
                  </w:txbxContent>
                </v:textbox>
                <w10:wrap anchorx="margin"/>
              </v:shape>
            </w:pict>
          </mc:Fallback>
        </mc:AlternateContent>
      </w:r>
    </w:p>
    <w:p w14:paraId="2AF446C1" w14:textId="5A5F12A2" w:rsidR="00CC2BD0" w:rsidRDefault="00CC2BD0" w:rsidP="00E61935"/>
    <w:p w14:paraId="4D8A7AEA" w14:textId="77777777" w:rsidR="00CC2BD0" w:rsidRDefault="00CC2BD0" w:rsidP="00E61935"/>
    <w:p w14:paraId="6678405C" w14:textId="77777777" w:rsidR="00CC2BD0" w:rsidRDefault="00CC2BD0" w:rsidP="00E61935"/>
    <w:p w14:paraId="01DCC6DD" w14:textId="77777777" w:rsidR="004156D6" w:rsidRPr="004156D6" w:rsidRDefault="004156D6" w:rsidP="004156D6"/>
    <w:p w14:paraId="759F95EB" w14:textId="77777777" w:rsidR="004156D6" w:rsidRPr="004156D6" w:rsidRDefault="004156D6" w:rsidP="004156D6"/>
    <w:p w14:paraId="77A56D99" w14:textId="77777777" w:rsidR="004156D6" w:rsidRPr="004156D6" w:rsidRDefault="004156D6" w:rsidP="004156D6"/>
    <w:p w14:paraId="309F4BE8" w14:textId="77777777" w:rsidR="004156D6" w:rsidRPr="004156D6" w:rsidRDefault="004156D6" w:rsidP="004156D6"/>
    <w:p w14:paraId="44AB14D4" w14:textId="77777777" w:rsidR="004156D6" w:rsidRDefault="004156D6" w:rsidP="004156D6"/>
    <w:p w14:paraId="3D7DA246" w14:textId="77777777" w:rsidR="004156D6" w:rsidRDefault="004156D6" w:rsidP="004156D6"/>
    <w:p w14:paraId="4146DDEC" w14:textId="23DD18F9" w:rsidR="004156D6" w:rsidRPr="004156D6" w:rsidRDefault="004156D6" w:rsidP="004156D6">
      <w:pPr>
        <w:tabs>
          <w:tab w:val="left" w:pos="3517"/>
        </w:tabs>
        <w:sectPr w:rsidR="004156D6" w:rsidRPr="004156D6" w:rsidSect="00D3731C">
          <w:pgSz w:w="16838" w:h="11906" w:orient="landscape"/>
          <w:pgMar w:top="1440" w:right="1440" w:bottom="1440" w:left="1440" w:header="708" w:footer="708" w:gutter="0"/>
          <w:cols w:space="708"/>
          <w:docGrid w:linePitch="360"/>
        </w:sectPr>
      </w:pPr>
      <w:r>
        <w:tab/>
      </w:r>
    </w:p>
    <w:p w14:paraId="0408953F" w14:textId="77777777" w:rsidR="00CC2BD0" w:rsidRDefault="00CC2BD0" w:rsidP="00E61935"/>
    <w:p w14:paraId="76F59A11" w14:textId="60CC2592" w:rsidR="00E61935" w:rsidRDefault="00E61935" w:rsidP="001B7072">
      <w:pPr>
        <w:pStyle w:val="Heading1"/>
      </w:pPr>
      <w:bookmarkStart w:id="17" w:name="_Toc150525856"/>
      <w:r>
        <w:t>Project Resources</w:t>
      </w:r>
      <w:bookmarkEnd w:id="17"/>
    </w:p>
    <w:p w14:paraId="143EDC09" w14:textId="15C1C8C0" w:rsidR="009A7EA6" w:rsidRDefault="0028192B" w:rsidP="00E61935">
      <w:r>
        <w:t xml:space="preserve">To successfully complete our project, </w:t>
      </w:r>
      <w:r w:rsidR="00762CFE">
        <w:t>several</w:t>
      </w:r>
      <w:r>
        <w:t xml:space="preserve"> </w:t>
      </w:r>
      <w:r w:rsidR="00762CFE">
        <w:t>resources</w:t>
      </w:r>
      <w:r>
        <w:t xml:space="preserve"> </w:t>
      </w:r>
      <w:r w:rsidR="00895039">
        <w:t>are</w:t>
      </w:r>
      <w:r>
        <w:t xml:space="preserve"> essential</w:t>
      </w:r>
      <w:r w:rsidR="00895039">
        <w:t xml:space="preserve">, either hardware </w:t>
      </w:r>
      <w:r w:rsidR="002B7CE4">
        <w:t xml:space="preserve">or software as well as necessary data sources. The project </w:t>
      </w:r>
      <w:r w:rsidR="00762CFE">
        <w:t>resources</w:t>
      </w:r>
      <w:r w:rsidR="002B7CE4">
        <w:t xml:space="preserve"> are as follows:</w:t>
      </w:r>
    </w:p>
    <w:p w14:paraId="0190E13A" w14:textId="3B7EE11B" w:rsidR="00762CFE" w:rsidRDefault="00762CFE" w:rsidP="00E61935">
      <w:r>
        <w:t>Hardware:</w:t>
      </w:r>
    </w:p>
    <w:p w14:paraId="341C6AD0" w14:textId="39AB6B31" w:rsidR="00762CFE" w:rsidRDefault="00762CFE" w:rsidP="00762CFE">
      <w:pPr>
        <w:pStyle w:val="ListParagraph"/>
        <w:numPr>
          <w:ilvl w:val="0"/>
          <w:numId w:val="3"/>
        </w:numPr>
      </w:pPr>
      <w:r>
        <w:t>A smartphone</w:t>
      </w:r>
      <w:r w:rsidR="00002F3E">
        <w:t xml:space="preserve"> for the user interface and image capturing functionalities.</w:t>
      </w:r>
    </w:p>
    <w:p w14:paraId="34493686" w14:textId="008B7376" w:rsidR="00002F3E" w:rsidRDefault="00225BF0" w:rsidP="00225BF0">
      <w:pPr>
        <w:pStyle w:val="ListParagraph"/>
        <w:numPr>
          <w:ilvl w:val="0"/>
          <w:numId w:val="3"/>
        </w:numPr>
      </w:pPr>
      <w:r>
        <w:t xml:space="preserve">In </w:t>
      </w:r>
      <w:r w:rsidR="001858E2">
        <w:t>an</w:t>
      </w:r>
      <w:r>
        <w:t xml:space="preserve"> ideal scenario, </w:t>
      </w:r>
      <w:r w:rsidR="006249A5">
        <w:t xml:space="preserve">a dedicated server would be </w:t>
      </w:r>
      <w:r w:rsidR="00D924EB">
        <w:t>used</w:t>
      </w:r>
      <w:r w:rsidR="001858E2">
        <w:t>, but a local hosting on a computer would be a viable alternative.</w:t>
      </w:r>
    </w:p>
    <w:p w14:paraId="29FFF155" w14:textId="6D3E48C1" w:rsidR="001858E2" w:rsidRDefault="001858E2" w:rsidP="001858E2">
      <w:r>
        <w:t>Software:</w:t>
      </w:r>
    </w:p>
    <w:p w14:paraId="2770A6F5" w14:textId="34E45E0D" w:rsidR="001858E2" w:rsidRDefault="0097152F" w:rsidP="001858E2">
      <w:pPr>
        <w:pStyle w:val="ListParagraph"/>
        <w:numPr>
          <w:ilvl w:val="0"/>
          <w:numId w:val="4"/>
        </w:numPr>
      </w:pPr>
      <w:r>
        <w:t xml:space="preserve">For </w:t>
      </w:r>
      <w:r w:rsidR="00090629">
        <w:t>database</w:t>
      </w:r>
      <w:r>
        <w:t xml:space="preserve"> management, Postgres is </w:t>
      </w:r>
      <w:r w:rsidR="0086037B">
        <w:t>planning</w:t>
      </w:r>
      <w:r>
        <w:t xml:space="preserve"> to be </w:t>
      </w:r>
      <w:r w:rsidR="00236FAD">
        <w:t>used</w:t>
      </w:r>
      <w:r>
        <w:t xml:space="preserve"> locally</w:t>
      </w:r>
      <w:r w:rsidR="00090629">
        <w:t>. If</w:t>
      </w:r>
      <w:r>
        <w:t xml:space="preserve"> deported on a </w:t>
      </w:r>
      <w:r w:rsidR="00090629">
        <w:t>server,</w:t>
      </w:r>
      <w:r>
        <w:t xml:space="preserve"> we will </w:t>
      </w:r>
      <w:r w:rsidR="00090629">
        <w:t>use</w:t>
      </w:r>
      <w:r>
        <w:t xml:space="preserve"> the </w:t>
      </w:r>
      <w:r w:rsidR="001C0420">
        <w:t>server cloud-</w:t>
      </w:r>
      <w:r w:rsidR="00090629">
        <w:t>based</w:t>
      </w:r>
      <w:r w:rsidR="001C0420">
        <w:t xml:space="preserve"> databases such </w:t>
      </w:r>
      <w:r w:rsidR="00090629">
        <w:t>as</w:t>
      </w:r>
      <w:r w:rsidR="001C0420">
        <w:t xml:space="preserve"> Redshift (if </w:t>
      </w:r>
      <w:r w:rsidR="00673241">
        <w:t>on Amazon Web Services).</w:t>
      </w:r>
    </w:p>
    <w:p w14:paraId="21DC686E" w14:textId="79BA8EE2" w:rsidR="00673241" w:rsidRDefault="00673241" w:rsidP="001858E2">
      <w:pPr>
        <w:pStyle w:val="ListParagraph"/>
        <w:numPr>
          <w:ilvl w:val="0"/>
          <w:numId w:val="4"/>
        </w:numPr>
      </w:pPr>
      <w:r>
        <w:t>Visual</w:t>
      </w:r>
      <w:r w:rsidR="0086037B">
        <w:t xml:space="preserve"> Studio will serve as the integrated development environment (IDE) for the development.</w:t>
      </w:r>
    </w:p>
    <w:p w14:paraId="31CCA3BB" w14:textId="40C642B3" w:rsidR="0086037B" w:rsidRDefault="0086037B" w:rsidP="001858E2">
      <w:pPr>
        <w:pStyle w:val="ListParagraph"/>
        <w:numPr>
          <w:ilvl w:val="0"/>
          <w:numId w:val="4"/>
        </w:numPr>
      </w:pPr>
      <w:r>
        <w:t xml:space="preserve">Flutter will be </w:t>
      </w:r>
      <w:r w:rsidR="00B25551">
        <w:t>used</w:t>
      </w:r>
      <w:r w:rsidR="001E4BDD">
        <w:t xml:space="preserve"> instead of React-Native framework for </w:t>
      </w:r>
      <w:r w:rsidR="00B25551">
        <w:t>mobile</w:t>
      </w:r>
      <w:r w:rsidR="001E4BDD">
        <w:t xml:space="preserve"> application development.</w:t>
      </w:r>
    </w:p>
    <w:p w14:paraId="7BA3D646" w14:textId="36CC4CD2" w:rsidR="001E4BDD" w:rsidRDefault="001E4BDD" w:rsidP="001858E2">
      <w:pPr>
        <w:pStyle w:val="ListParagraph"/>
        <w:numPr>
          <w:ilvl w:val="0"/>
          <w:numId w:val="4"/>
        </w:numPr>
      </w:pPr>
      <w:r>
        <w:t xml:space="preserve">Postman will be use </w:t>
      </w:r>
      <w:r w:rsidR="00B25551">
        <w:t>for the API testing and debugging.</w:t>
      </w:r>
    </w:p>
    <w:p w14:paraId="5629F14F" w14:textId="7325262C" w:rsidR="00B25551" w:rsidRDefault="00B25551" w:rsidP="00B25551">
      <w:r>
        <w:t>Data:</w:t>
      </w:r>
    </w:p>
    <w:p w14:paraId="0793C16E" w14:textId="514D786C" w:rsidR="00B25551" w:rsidRDefault="00B25551" w:rsidP="00B25551">
      <w:pPr>
        <w:pStyle w:val="ListParagraph"/>
        <w:numPr>
          <w:ilvl w:val="0"/>
          <w:numId w:val="5"/>
        </w:numPr>
      </w:pPr>
      <w:r>
        <w:t>Receipt image</w:t>
      </w:r>
      <w:r w:rsidR="007A4310">
        <w:t>s are a vital data source for testing and optimizing the data extraction model.</w:t>
      </w:r>
    </w:p>
    <w:p w14:paraId="4C499D85" w14:textId="77777777" w:rsidR="002B7CE4" w:rsidRDefault="002B7CE4" w:rsidP="00E61935"/>
    <w:p w14:paraId="3C4114FF" w14:textId="6E8E3688" w:rsidR="001F5BE0" w:rsidRPr="001F5BE0" w:rsidRDefault="006A0040" w:rsidP="001B7072">
      <w:pPr>
        <w:pStyle w:val="Heading1"/>
      </w:pPr>
      <w:bookmarkStart w:id="18" w:name="_Toc150525857"/>
      <w:r>
        <w:t>Bibliography</w:t>
      </w:r>
      <w:bookmarkEnd w:id="18"/>
    </w:p>
    <w:p w14:paraId="3E499A57" w14:textId="77777777" w:rsidR="0051086E" w:rsidRDefault="0051086E" w:rsidP="0051086E">
      <w:pPr>
        <w:spacing w:after="240"/>
      </w:pPr>
      <w:proofErr w:type="spellStart"/>
      <w:r>
        <w:t>Benchekroun</w:t>
      </w:r>
      <w:proofErr w:type="spellEnd"/>
      <w:r>
        <w:t>, O. (no date) ‘Computer Vision for Document Image Analysis and Text Extraction’.</w:t>
      </w:r>
    </w:p>
    <w:p w14:paraId="6FAAF41A" w14:textId="258B0582" w:rsidR="00AE425A" w:rsidRDefault="00AE425A" w:rsidP="0051086E">
      <w:pPr>
        <w:spacing w:after="240"/>
      </w:pPr>
      <w:r>
        <w:t xml:space="preserve">Darsha, W.B. (2023) ‘Information Extraction </w:t>
      </w:r>
      <w:proofErr w:type="gramStart"/>
      <w:r>
        <w:t>From</w:t>
      </w:r>
      <w:proofErr w:type="gramEnd"/>
      <w:r>
        <w:t xml:space="preserve"> Scanned Invoices using Machine Learning, OCR and Spatial Feature Mapping Techniques’.</w:t>
      </w:r>
    </w:p>
    <w:p w14:paraId="1A3DA0B9" w14:textId="77777777" w:rsidR="00AE425A" w:rsidRDefault="00AE425A" w:rsidP="00AE425A">
      <w:pPr>
        <w:spacing w:after="240"/>
        <w:rPr>
          <w:i/>
          <w:iCs/>
        </w:rPr>
      </w:pPr>
      <w:proofErr w:type="spellStart"/>
      <w:r w:rsidRPr="00673029">
        <w:rPr>
          <w:i/>
          <w:iCs/>
        </w:rPr>
        <w:t>Drgoň</w:t>
      </w:r>
      <w:proofErr w:type="spellEnd"/>
      <w:r w:rsidRPr="00673029">
        <w:rPr>
          <w:i/>
          <w:iCs/>
        </w:rPr>
        <w:t>, F. (2017) ‘Developing a mobile application using multiplatform frameworks with a native output’.</w:t>
      </w:r>
    </w:p>
    <w:p w14:paraId="494BA2DC" w14:textId="77777777" w:rsidR="00AE425A" w:rsidRDefault="00AE425A" w:rsidP="00AE425A">
      <w:pPr>
        <w:spacing w:after="240"/>
      </w:pPr>
      <w:r>
        <w:rPr>
          <w:i/>
          <w:iCs/>
        </w:rPr>
        <w:t>Fundamentals of testing Android apps</w:t>
      </w:r>
      <w:r>
        <w:t xml:space="preserve"> (no date) </w:t>
      </w:r>
      <w:r>
        <w:rPr>
          <w:i/>
          <w:iCs/>
        </w:rPr>
        <w:t>Android Developers</w:t>
      </w:r>
      <w:r>
        <w:t xml:space="preserve">. Available at: </w:t>
      </w:r>
      <w:hyperlink r:id="rId17" w:history="1">
        <w:r>
          <w:rPr>
            <w:rStyle w:val="Hyperlink"/>
          </w:rPr>
          <w:t>https://developer.android.com/training/testing/fundamentals</w:t>
        </w:r>
      </w:hyperlink>
      <w:r>
        <w:t xml:space="preserve"> (Accessed: 28 October 2023).</w:t>
      </w:r>
    </w:p>
    <w:p w14:paraId="75B3C0F6" w14:textId="77777777" w:rsidR="00AE425A" w:rsidRDefault="00AE425A" w:rsidP="00AE425A">
      <w:pPr>
        <w:spacing w:after="240"/>
        <w:rPr>
          <w:i/>
          <w:iCs/>
        </w:rPr>
      </w:pPr>
      <w:r w:rsidRPr="00CD492F">
        <w:rPr>
          <w:i/>
          <w:iCs/>
        </w:rPr>
        <w:t>Haider, A. (2021) ‘Evaluation of cross-platform technology Flutter from the user’s perspective’.</w:t>
      </w:r>
    </w:p>
    <w:p w14:paraId="4D3565C0" w14:textId="77777777" w:rsidR="00AD6FF4" w:rsidRDefault="00AD6FF4" w:rsidP="00AD6FF4">
      <w:pPr>
        <w:spacing w:after="240"/>
      </w:pPr>
      <w:proofErr w:type="spellStart"/>
      <w:r>
        <w:rPr>
          <w:i/>
          <w:iCs/>
        </w:rPr>
        <w:t>microsoft</w:t>
      </w:r>
      <w:proofErr w:type="spellEnd"/>
      <w:r>
        <w:rPr>
          <w:i/>
          <w:iCs/>
        </w:rPr>
        <w:t>/</w:t>
      </w:r>
      <w:proofErr w:type="spellStart"/>
      <w:r>
        <w:rPr>
          <w:i/>
          <w:iCs/>
        </w:rPr>
        <w:t>VoTT</w:t>
      </w:r>
      <w:proofErr w:type="spellEnd"/>
      <w:r>
        <w:rPr>
          <w:i/>
          <w:iCs/>
        </w:rPr>
        <w:t xml:space="preserve"> at v1</w:t>
      </w:r>
      <w:r>
        <w:t xml:space="preserve"> (no date) </w:t>
      </w:r>
      <w:r>
        <w:rPr>
          <w:i/>
          <w:iCs/>
        </w:rPr>
        <w:t>GitHub</w:t>
      </w:r>
      <w:r>
        <w:t xml:space="preserve">. Available at: </w:t>
      </w:r>
      <w:hyperlink r:id="rId18" w:history="1">
        <w:r>
          <w:rPr>
            <w:rStyle w:val="Hyperlink"/>
          </w:rPr>
          <w:t>https://github.com/microsoft/VoTT</w:t>
        </w:r>
      </w:hyperlink>
      <w:r>
        <w:t xml:space="preserve"> (Accessed: 13 October 2023).</w:t>
      </w:r>
    </w:p>
    <w:p w14:paraId="0F3707DD" w14:textId="5F81E16B" w:rsidR="00AD6FF4" w:rsidRDefault="00AD6FF4" w:rsidP="00AE425A">
      <w:pPr>
        <w:spacing w:after="240"/>
      </w:pPr>
      <w:proofErr w:type="spellStart"/>
      <w:r>
        <w:t>Nivanaho</w:t>
      </w:r>
      <w:proofErr w:type="spellEnd"/>
      <w:r>
        <w:t>, T. (no date) ‘DEVELOPING A CROSS-PLATFORM MOBILE APPLICATION WITH REACT NATIVE’.</w:t>
      </w:r>
    </w:p>
    <w:p w14:paraId="79014A3E" w14:textId="07DA5E09" w:rsidR="00AD6FF4" w:rsidRPr="00AD6FF4" w:rsidRDefault="00AD6FF4" w:rsidP="00AE425A">
      <w:pPr>
        <w:spacing w:after="240"/>
      </w:pPr>
      <w:r>
        <w:t xml:space="preserve">Odd, J. and Theologou, E. (2018) ‘Utilize OCR text to extract receipt data and classify receipts with common Machine Learning </w:t>
      </w:r>
      <w:proofErr w:type="gramStart"/>
      <w:r>
        <w:t>algorithms’</w:t>
      </w:r>
      <w:proofErr w:type="gramEnd"/>
      <w:r>
        <w:t>.</w:t>
      </w:r>
    </w:p>
    <w:p w14:paraId="0BFEA4EA" w14:textId="77777777" w:rsidR="00AE425A" w:rsidRDefault="00AE425A" w:rsidP="00AE425A">
      <w:pPr>
        <w:spacing w:after="240"/>
        <w:rPr>
          <w:i/>
          <w:iCs/>
        </w:rPr>
      </w:pPr>
      <w:r>
        <w:t xml:space="preserve">Peterson, K. (2012) ‘Accounting complexity, misreporting, and the consequences of misreporting’, </w:t>
      </w:r>
      <w:r>
        <w:rPr>
          <w:i/>
          <w:iCs/>
        </w:rPr>
        <w:t>Review of Accounting Studies</w:t>
      </w:r>
      <w:r w:rsidRPr="00673029">
        <w:rPr>
          <w:i/>
          <w:iCs/>
        </w:rPr>
        <w:t xml:space="preserve">, 17(1), pp. 72–95. Available at: </w:t>
      </w:r>
      <w:hyperlink r:id="rId19" w:history="1">
        <w:r w:rsidRPr="00673029">
          <w:rPr>
            <w:i/>
            <w:iCs/>
          </w:rPr>
          <w:t>https://doi.org/10.1007/s11142-011-9164-5</w:t>
        </w:r>
      </w:hyperlink>
      <w:r w:rsidRPr="00673029">
        <w:rPr>
          <w:i/>
          <w:iCs/>
        </w:rPr>
        <w:t>.</w:t>
      </w:r>
    </w:p>
    <w:p w14:paraId="567BAE79" w14:textId="132E59A9" w:rsidR="00D31B02" w:rsidRPr="00D31B02" w:rsidRDefault="00D31B02" w:rsidP="00AE425A">
      <w:pPr>
        <w:spacing w:after="240"/>
      </w:pPr>
      <w:r>
        <w:lastRenderedPageBreak/>
        <w:t xml:space="preserve">Sharma, A. (2022) ‘Training the YOLOv5 Object Detector on a Custom Dataset’, </w:t>
      </w:r>
      <w:proofErr w:type="spellStart"/>
      <w:r>
        <w:rPr>
          <w:i/>
          <w:iCs/>
        </w:rPr>
        <w:t>PyImageSearch</w:t>
      </w:r>
      <w:proofErr w:type="spellEnd"/>
      <w:r>
        <w:t xml:space="preserve">, 20 June. Available at: </w:t>
      </w:r>
      <w:hyperlink r:id="rId20" w:history="1">
        <w:r>
          <w:rPr>
            <w:rStyle w:val="Hyperlink"/>
          </w:rPr>
          <w:t>https://pyimagesearch.com/2022/06/20/training-the-yolov5-object-detector-on-a-custom-dataset/</w:t>
        </w:r>
      </w:hyperlink>
      <w:r>
        <w:t xml:space="preserve"> (Accessed: 13 October 2023).</w:t>
      </w:r>
    </w:p>
    <w:p w14:paraId="3579BC68" w14:textId="78D5AB05" w:rsidR="00AE425A" w:rsidRDefault="00AE425A" w:rsidP="0051086E">
      <w:pPr>
        <w:spacing w:after="240"/>
      </w:pPr>
      <w:r>
        <w:rPr>
          <w:i/>
          <w:iCs/>
        </w:rPr>
        <w:t xml:space="preserve">4 Types of Key Performance Metrics </w:t>
      </w:r>
      <w:proofErr w:type="gramStart"/>
      <w:r>
        <w:rPr>
          <w:i/>
          <w:iCs/>
        </w:rPr>
        <w:t>To</w:t>
      </w:r>
      <w:proofErr w:type="gramEnd"/>
      <w:r>
        <w:rPr>
          <w:i/>
          <w:iCs/>
        </w:rPr>
        <w:t xml:space="preserve"> Track (With Examples) | Indeed.com</w:t>
      </w:r>
      <w:r>
        <w:t xml:space="preserve"> (no date). Available at: </w:t>
      </w:r>
      <w:hyperlink r:id="rId21" w:history="1">
        <w:r>
          <w:rPr>
            <w:rStyle w:val="Hyperlink"/>
          </w:rPr>
          <w:t>https://www.indeed.com/career-advice/career-development/key-performance-metrics</w:t>
        </w:r>
      </w:hyperlink>
      <w:r>
        <w:t xml:space="preserve"> (Accessed: 29 October 2023).</w:t>
      </w:r>
    </w:p>
    <w:p w14:paraId="1E237576" w14:textId="77777777" w:rsidR="006A0040" w:rsidRDefault="006A0040" w:rsidP="009F15B5"/>
    <w:p w14:paraId="0FEAF3F0" w14:textId="77777777" w:rsidR="006A0040" w:rsidRDefault="006A0040" w:rsidP="006A0040"/>
    <w:p w14:paraId="7F1B9E0B" w14:textId="2BC3126A" w:rsidR="006A0040" w:rsidRDefault="006A0040" w:rsidP="001B7072">
      <w:pPr>
        <w:pStyle w:val="Heading1"/>
      </w:pPr>
      <w:bookmarkStart w:id="19" w:name="_Toc150525858"/>
      <w:r>
        <w:t>References</w:t>
      </w:r>
      <w:bookmarkEnd w:id="19"/>
    </w:p>
    <w:p w14:paraId="73B21BA9" w14:textId="01F38193" w:rsidR="002D40C0" w:rsidRPr="002D40C0" w:rsidRDefault="002D40C0" w:rsidP="002D40C0">
      <w:pPr>
        <w:pStyle w:val="Bibliography"/>
        <w:spacing w:after="100" w:afterAutospacing="1"/>
        <w:rPr>
          <w:rFonts w:ascii="Calibri" w:hAnsi="Calibri" w:cs="Calibri"/>
        </w:rPr>
      </w:pPr>
      <w:r w:rsidRPr="006A0040">
        <w:rPr>
          <w:rFonts w:ascii="Calibri" w:hAnsi="Calibri" w:cs="Calibri"/>
        </w:rPr>
        <w:t xml:space="preserve">AI, R. (no date) </w:t>
      </w:r>
      <w:proofErr w:type="spellStart"/>
      <w:r w:rsidRPr="006A0040">
        <w:rPr>
          <w:rFonts w:ascii="Calibri" w:hAnsi="Calibri" w:cs="Calibri"/>
          <w:i/>
          <w:iCs/>
        </w:rPr>
        <w:t>Receiptor</w:t>
      </w:r>
      <w:proofErr w:type="spellEnd"/>
      <w:r w:rsidRPr="006A0040">
        <w:rPr>
          <w:rFonts w:ascii="Calibri" w:hAnsi="Calibri" w:cs="Calibri"/>
          <w:i/>
          <w:iCs/>
        </w:rPr>
        <w:t xml:space="preserve"> AI</w:t>
      </w:r>
      <w:r w:rsidRPr="006A0040">
        <w:rPr>
          <w:rFonts w:ascii="Calibri" w:hAnsi="Calibri" w:cs="Calibri"/>
        </w:rPr>
        <w:t xml:space="preserve">, </w:t>
      </w:r>
      <w:proofErr w:type="spellStart"/>
      <w:r w:rsidRPr="006A0040">
        <w:rPr>
          <w:rFonts w:ascii="Calibri" w:hAnsi="Calibri" w:cs="Calibri"/>
          <w:i/>
          <w:iCs/>
        </w:rPr>
        <w:t>Receiptor</w:t>
      </w:r>
      <w:proofErr w:type="spellEnd"/>
      <w:r w:rsidRPr="006A0040">
        <w:rPr>
          <w:rFonts w:ascii="Calibri" w:hAnsi="Calibri" w:cs="Calibri"/>
          <w:i/>
          <w:iCs/>
        </w:rPr>
        <w:t xml:space="preserve"> AI</w:t>
      </w:r>
      <w:r w:rsidRPr="006A0040">
        <w:rPr>
          <w:rFonts w:ascii="Calibri" w:hAnsi="Calibri" w:cs="Calibri"/>
        </w:rPr>
        <w:t>. Available at: https://receiptor.ai/ (Accessed: 30 October 2023).</w:t>
      </w:r>
    </w:p>
    <w:p w14:paraId="720DCCD4" w14:textId="05B37211" w:rsidR="00786339" w:rsidRPr="006A0040" w:rsidRDefault="00786339" w:rsidP="0051086E">
      <w:pPr>
        <w:spacing w:after="100" w:afterAutospacing="1"/>
      </w:pPr>
      <w:proofErr w:type="spellStart"/>
      <w:r w:rsidRPr="006A0040">
        <w:rPr>
          <w:rFonts w:ascii="Calibri" w:hAnsi="Calibri" w:cs="Calibri"/>
        </w:rPr>
        <w:t>Alabdullah</w:t>
      </w:r>
      <w:proofErr w:type="spellEnd"/>
      <w:r w:rsidRPr="006A0040">
        <w:rPr>
          <w:rFonts w:ascii="Calibri" w:hAnsi="Calibri" w:cs="Calibri"/>
        </w:rPr>
        <w:t xml:space="preserve">, T. (2019) ‘Management Accounting and Service Companies’ Performance: Research in Emerging Economies’, </w:t>
      </w:r>
      <w:r w:rsidRPr="006A0040">
        <w:rPr>
          <w:rFonts w:ascii="Calibri" w:hAnsi="Calibri" w:cs="Calibri"/>
          <w:i/>
          <w:iCs/>
        </w:rPr>
        <w:t>Australasian Accounting, Business and Finance Journal</w:t>
      </w:r>
      <w:r w:rsidRPr="006A0040">
        <w:rPr>
          <w:rFonts w:ascii="Calibri" w:hAnsi="Calibri" w:cs="Calibri"/>
        </w:rPr>
        <w:t>, 13(4), pp. 100–118. Available at: https://doi.org/10.14453/aabfj.v13i4.8.</w:t>
      </w:r>
    </w:p>
    <w:p w14:paraId="64D6AC99" w14:textId="301B63C2" w:rsidR="006A0040" w:rsidRPr="006A0040" w:rsidRDefault="002D40C0" w:rsidP="0051086E">
      <w:pPr>
        <w:pStyle w:val="Bibliography"/>
        <w:spacing w:after="100" w:afterAutospacing="1"/>
        <w:rPr>
          <w:rFonts w:ascii="Calibri" w:hAnsi="Calibri" w:cs="Calibri"/>
        </w:rPr>
      </w:pPr>
      <w:r w:rsidRPr="006A0040">
        <w:rPr>
          <w:rFonts w:ascii="Calibri" w:hAnsi="Calibri" w:cs="Calibri"/>
        </w:rPr>
        <w:t xml:space="preserve">Darsha, W.B. (2023) ‘Information Extraction </w:t>
      </w:r>
      <w:proofErr w:type="gramStart"/>
      <w:r w:rsidRPr="006A0040">
        <w:rPr>
          <w:rFonts w:ascii="Calibri" w:hAnsi="Calibri" w:cs="Calibri"/>
        </w:rPr>
        <w:t>From</w:t>
      </w:r>
      <w:proofErr w:type="gramEnd"/>
      <w:r w:rsidRPr="006A0040">
        <w:rPr>
          <w:rFonts w:ascii="Calibri" w:hAnsi="Calibri" w:cs="Calibri"/>
        </w:rPr>
        <w:t xml:space="preserve"> Scanned Invoices using Machine Learning, OCR and Spatial Feature Mapping Techniques’.</w:t>
      </w:r>
      <w:r w:rsidR="006A0040">
        <w:fldChar w:fldCharType="begin"/>
      </w:r>
      <w:r w:rsidR="006A0040">
        <w:instrText xml:space="preserve"> ADDIN ZOTERO_BIBL {"uncited":[],"omitted":[],"custom":[]} CSL_BIBLIOGRAPHY </w:instrText>
      </w:r>
      <w:r w:rsidR="006A0040">
        <w:fldChar w:fldCharType="separate"/>
      </w:r>
    </w:p>
    <w:p w14:paraId="1AA851BC" w14:textId="3C89DC83" w:rsidR="006A0040" w:rsidRPr="006A0040" w:rsidRDefault="00786339" w:rsidP="0051086E">
      <w:pPr>
        <w:pStyle w:val="Bibliography"/>
        <w:spacing w:after="100" w:afterAutospacing="1"/>
        <w:rPr>
          <w:rFonts w:ascii="Calibri" w:hAnsi="Calibri" w:cs="Calibri"/>
        </w:rPr>
      </w:pPr>
      <w:r w:rsidRPr="006A0040">
        <w:rPr>
          <w:rFonts w:ascii="Calibri" w:hAnsi="Calibri" w:cs="Calibri"/>
          <w:i/>
          <w:iCs/>
        </w:rPr>
        <w:t>Transform Documents into Actionable Data in Seconds using Veryfi OCR API</w:t>
      </w:r>
      <w:r w:rsidRPr="006A0040">
        <w:rPr>
          <w:rFonts w:ascii="Calibri" w:hAnsi="Calibri" w:cs="Calibri"/>
        </w:rPr>
        <w:t xml:space="preserve"> (no date) </w:t>
      </w:r>
      <w:r w:rsidRPr="006A0040">
        <w:rPr>
          <w:rFonts w:ascii="Calibri" w:hAnsi="Calibri" w:cs="Calibri"/>
          <w:i/>
          <w:iCs/>
        </w:rPr>
        <w:t>Veryfi</w:t>
      </w:r>
      <w:r w:rsidRPr="006A0040">
        <w:rPr>
          <w:rFonts w:ascii="Calibri" w:hAnsi="Calibri" w:cs="Calibri"/>
        </w:rPr>
        <w:t>. Available at: https://www.veryfi.com/ (Accessed: 30 October 2023).</w:t>
      </w:r>
    </w:p>
    <w:p w14:paraId="09FFC7D0" w14:textId="1153D641" w:rsidR="006A0040" w:rsidRPr="006A0040" w:rsidRDefault="006A0040" w:rsidP="0051086E">
      <w:pPr>
        <w:pStyle w:val="Bibliography"/>
        <w:spacing w:after="100" w:afterAutospacing="1"/>
      </w:pPr>
      <w:r w:rsidRPr="006A0040">
        <w:rPr>
          <w:rFonts w:ascii="Calibri" w:hAnsi="Calibri" w:cs="Calibri"/>
        </w:rPr>
        <w:t>Odd, J. and Theologou, E. (2018) ‘Utilize OCR text to extract receipt data and classify receipts with common Machine Learning algorithms’.</w:t>
      </w:r>
      <w:r>
        <w:fldChar w:fldCharType="end"/>
      </w:r>
    </w:p>
    <w:sectPr w:rsidR="006A0040" w:rsidRPr="006A0040" w:rsidSect="00D3731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E25BC" w14:textId="77777777" w:rsidR="00D3731C" w:rsidRDefault="00D3731C" w:rsidP="00EF25D3">
      <w:pPr>
        <w:spacing w:after="0" w:line="240" w:lineRule="auto"/>
      </w:pPr>
      <w:r>
        <w:separator/>
      </w:r>
    </w:p>
  </w:endnote>
  <w:endnote w:type="continuationSeparator" w:id="0">
    <w:p w14:paraId="525F455E" w14:textId="77777777" w:rsidR="00D3731C" w:rsidRDefault="00D3731C" w:rsidP="00EF2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85624" w14:textId="77777777" w:rsidR="007F7CBA" w:rsidRDefault="007F7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9D435" w14:textId="77777777" w:rsidR="007F7CBA" w:rsidRDefault="007F7CBA">
    <w:pPr>
      <w:pStyle w:val="Footer"/>
      <w:jc w:val="center"/>
      <w:rPr>
        <w:color w:val="4472C4" w:themeColor="accent1"/>
      </w:rPr>
    </w:pPr>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of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p>
  <w:p w14:paraId="753F0365" w14:textId="77777777" w:rsidR="007F7CBA" w:rsidRDefault="007F7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4FFE2" w14:textId="77777777" w:rsidR="007F7CBA" w:rsidRDefault="007F7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A73782" w14:textId="77777777" w:rsidR="00D3731C" w:rsidRDefault="00D3731C" w:rsidP="00EF25D3">
      <w:pPr>
        <w:spacing w:after="0" w:line="240" w:lineRule="auto"/>
      </w:pPr>
      <w:r>
        <w:separator/>
      </w:r>
    </w:p>
  </w:footnote>
  <w:footnote w:type="continuationSeparator" w:id="0">
    <w:p w14:paraId="148836E7" w14:textId="77777777" w:rsidR="00D3731C" w:rsidRDefault="00D3731C" w:rsidP="00EF25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8A85D" w14:textId="77777777" w:rsidR="007F7CBA" w:rsidRDefault="007F7C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92177" w14:textId="77777777" w:rsidR="007F7CBA" w:rsidRDefault="007F7CB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27DD4" w14:textId="77777777" w:rsidR="007F7CBA" w:rsidRDefault="007F7C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0812B6"/>
    <w:multiLevelType w:val="hybridMultilevel"/>
    <w:tmpl w:val="FE08316A"/>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F45062D"/>
    <w:multiLevelType w:val="hybridMultilevel"/>
    <w:tmpl w:val="4156166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A7D2A1B"/>
    <w:multiLevelType w:val="hybridMultilevel"/>
    <w:tmpl w:val="1BE815F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D3A7AE1"/>
    <w:multiLevelType w:val="hybridMultilevel"/>
    <w:tmpl w:val="A7A28F7A"/>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9DD2B85"/>
    <w:multiLevelType w:val="hybridMultilevel"/>
    <w:tmpl w:val="8E281CBA"/>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980767754">
    <w:abstractNumId w:val="2"/>
  </w:num>
  <w:num w:numId="2" w16cid:durableId="1975406727">
    <w:abstractNumId w:val="1"/>
  </w:num>
  <w:num w:numId="3" w16cid:durableId="557403564">
    <w:abstractNumId w:val="0"/>
  </w:num>
  <w:num w:numId="4" w16cid:durableId="494417287">
    <w:abstractNumId w:val="3"/>
  </w:num>
  <w:num w:numId="5" w16cid:durableId="144303868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57B"/>
    <w:rsid w:val="00002D1D"/>
    <w:rsid w:val="00002F3E"/>
    <w:rsid w:val="00014071"/>
    <w:rsid w:val="00027289"/>
    <w:rsid w:val="00033FBE"/>
    <w:rsid w:val="000358D2"/>
    <w:rsid w:val="00040A66"/>
    <w:rsid w:val="00053059"/>
    <w:rsid w:val="00055FC4"/>
    <w:rsid w:val="00061BE0"/>
    <w:rsid w:val="00067E2B"/>
    <w:rsid w:val="0008061F"/>
    <w:rsid w:val="0008461A"/>
    <w:rsid w:val="00090629"/>
    <w:rsid w:val="00092300"/>
    <w:rsid w:val="000A1C6A"/>
    <w:rsid w:val="000B3707"/>
    <w:rsid w:val="000B55F5"/>
    <w:rsid w:val="000B6E31"/>
    <w:rsid w:val="000C5659"/>
    <w:rsid w:val="000C6771"/>
    <w:rsid w:val="000D1D08"/>
    <w:rsid w:val="000E5D41"/>
    <w:rsid w:val="000E7EDB"/>
    <w:rsid w:val="000F209C"/>
    <w:rsid w:val="0011727F"/>
    <w:rsid w:val="0014051B"/>
    <w:rsid w:val="0014181C"/>
    <w:rsid w:val="00157BFA"/>
    <w:rsid w:val="00160AB6"/>
    <w:rsid w:val="001668CC"/>
    <w:rsid w:val="001739AD"/>
    <w:rsid w:val="00173C80"/>
    <w:rsid w:val="0018231D"/>
    <w:rsid w:val="00185521"/>
    <w:rsid w:val="001858E2"/>
    <w:rsid w:val="00185983"/>
    <w:rsid w:val="0018599A"/>
    <w:rsid w:val="0019607C"/>
    <w:rsid w:val="00197F8A"/>
    <w:rsid w:val="001A7A5E"/>
    <w:rsid w:val="001B08E8"/>
    <w:rsid w:val="001B66CE"/>
    <w:rsid w:val="001B7072"/>
    <w:rsid w:val="001C0420"/>
    <w:rsid w:val="001C15DD"/>
    <w:rsid w:val="001C2AD2"/>
    <w:rsid w:val="001C7427"/>
    <w:rsid w:val="001C7D0E"/>
    <w:rsid w:val="001D094D"/>
    <w:rsid w:val="001D17E5"/>
    <w:rsid w:val="001D4659"/>
    <w:rsid w:val="001E0A3A"/>
    <w:rsid w:val="001E0AD3"/>
    <w:rsid w:val="001E3DC6"/>
    <w:rsid w:val="001E4BDD"/>
    <w:rsid w:val="001E5C55"/>
    <w:rsid w:val="001F2C17"/>
    <w:rsid w:val="001F5BE0"/>
    <w:rsid w:val="002026C4"/>
    <w:rsid w:val="002203FB"/>
    <w:rsid w:val="00223748"/>
    <w:rsid w:val="002248F0"/>
    <w:rsid w:val="00225BF0"/>
    <w:rsid w:val="002305A3"/>
    <w:rsid w:val="0023297D"/>
    <w:rsid w:val="00236FAD"/>
    <w:rsid w:val="0024049B"/>
    <w:rsid w:val="00241DAB"/>
    <w:rsid w:val="00250BD8"/>
    <w:rsid w:val="002624A1"/>
    <w:rsid w:val="0026457B"/>
    <w:rsid w:val="00264AB1"/>
    <w:rsid w:val="0027561E"/>
    <w:rsid w:val="0028192B"/>
    <w:rsid w:val="00283EA7"/>
    <w:rsid w:val="002868CD"/>
    <w:rsid w:val="00292DB9"/>
    <w:rsid w:val="00294DF4"/>
    <w:rsid w:val="002973FC"/>
    <w:rsid w:val="002A42D1"/>
    <w:rsid w:val="002A7A7E"/>
    <w:rsid w:val="002B1628"/>
    <w:rsid w:val="002B4B00"/>
    <w:rsid w:val="002B4BAF"/>
    <w:rsid w:val="002B7481"/>
    <w:rsid w:val="002B7AA7"/>
    <w:rsid w:val="002B7CE4"/>
    <w:rsid w:val="002C0DC9"/>
    <w:rsid w:val="002C1BDE"/>
    <w:rsid w:val="002D40C0"/>
    <w:rsid w:val="00300CDB"/>
    <w:rsid w:val="00304F6D"/>
    <w:rsid w:val="003075F8"/>
    <w:rsid w:val="003079BC"/>
    <w:rsid w:val="00314287"/>
    <w:rsid w:val="0032025B"/>
    <w:rsid w:val="00322938"/>
    <w:rsid w:val="003269E2"/>
    <w:rsid w:val="0032700D"/>
    <w:rsid w:val="00333925"/>
    <w:rsid w:val="00341807"/>
    <w:rsid w:val="00342BC4"/>
    <w:rsid w:val="00353327"/>
    <w:rsid w:val="00356536"/>
    <w:rsid w:val="00360E16"/>
    <w:rsid w:val="00370195"/>
    <w:rsid w:val="00370831"/>
    <w:rsid w:val="00371319"/>
    <w:rsid w:val="003925E5"/>
    <w:rsid w:val="003A2279"/>
    <w:rsid w:val="003D2636"/>
    <w:rsid w:val="003F25A7"/>
    <w:rsid w:val="003F436A"/>
    <w:rsid w:val="00403AD9"/>
    <w:rsid w:val="00410B7F"/>
    <w:rsid w:val="0041286E"/>
    <w:rsid w:val="004156D6"/>
    <w:rsid w:val="004371D0"/>
    <w:rsid w:val="00440464"/>
    <w:rsid w:val="00442CE1"/>
    <w:rsid w:val="00451048"/>
    <w:rsid w:val="0045124C"/>
    <w:rsid w:val="00454019"/>
    <w:rsid w:val="0046378A"/>
    <w:rsid w:val="00477F4D"/>
    <w:rsid w:val="004811DD"/>
    <w:rsid w:val="0048391C"/>
    <w:rsid w:val="0048659D"/>
    <w:rsid w:val="00490834"/>
    <w:rsid w:val="00496803"/>
    <w:rsid w:val="004B0E2D"/>
    <w:rsid w:val="004C4E31"/>
    <w:rsid w:val="004D0263"/>
    <w:rsid w:val="004D09BA"/>
    <w:rsid w:val="004D0EE3"/>
    <w:rsid w:val="004D1451"/>
    <w:rsid w:val="004D20E2"/>
    <w:rsid w:val="004D272B"/>
    <w:rsid w:val="004E06DE"/>
    <w:rsid w:val="00502BD1"/>
    <w:rsid w:val="00506292"/>
    <w:rsid w:val="0051086E"/>
    <w:rsid w:val="005168C7"/>
    <w:rsid w:val="00523008"/>
    <w:rsid w:val="00530AFA"/>
    <w:rsid w:val="00530DAC"/>
    <w:rsid w:val="0053281C"/>
    <w:rsid w:val="00534EBF"/>
    <w:rsid w:val="005405DB"/>
    <w:rsid w:val="005426FC"/>
    <w:rsid w:val="00561A11"/>
    <w:rsid w:val="0056345E"/>
    <w:rsid w:val="00567007"/>
    <w:rsid w:val="0057157E"/>
    <w:rsid w:val="005724D8"/>
    <w:rsid w:val="005754B4"/>
    <w:rsid w:val="00590E75"/>
    <w:rsid w:val="005A7557"/>
    <w:rsid w:val="005C7BC7"/>
    <w:rsid w:val="005D1A61"/>
    <w:rsid w:val="00614B6C"/>
    <w:rsid w:val="00623B97"/>
    <w:rsid w:val="006249A5"/>
    <w:rsid w:val="00625BAF"/>
    <w:rsid w:val="006369E5"/>
    <w:rsid w:val="00645F25"/>
    <w:rsid w:val="00663286"/>
    <w:rsid w:val="00666C16"/>
    <w:rsid w:val="00673029"/>
    <w:rsid w:val="00673241"/>
    <w:rsid w:val="006750EA"/>
    <w:rsid w:val="00682370"/>
    <w:rsid w:val="00693C76"/>
    <w:rsid w:val="00695D94"/>
    <w:rsid w:val="006A0040"/>
    <w:rsid w:val="006B4B58"/>
    <w:rsid w:val="006C3B89"/>
    <w:rsid w:val="006C637D"/>
    <w:rsid w:val="006E4C19"/>
    <w:rsid w:val="006F72F4"/>
    <w:rsid w:val="00722DE0"/>
    <w:rsid w:val="00725ECE"/>
    <w:rsid w:val="00727EE3"/>
    <w:rsid w:val="00732351"/>
    <w:rsid w:val="007338D9"/>
    <w:rsid w:val="00741766"/>
    <w:rsid w:val="00751AF2"/>
    <w:rsid w:val="007622F8"/>
    <w:rsid w:val="00762337"/>
    <w:rsid w:val="00762CFE"/>
    <w:rsid w:val="0076694B"/>
    <w:rsid w:val="00766DD9"/>
    <w:rsid w:val="007846C7"/>
    <w:rsid w:val="00786339"/>
    <w:rsid w:val="007874D9"/>
    <w:rsid w:val="0079163A"/>
    <w:rsid w:val="00794D19"/>
    <w:rsid w:val="007A4310"/>
    <w:rsid w:val="007B1326"/>
    <w:rsid w:val="007B48FB"/>
    <w:rsid w:val="007D2B6B"/>
    <w:rsid w:val="007D3003"/>
    <w:rsid w:val="007E609A"/>
    <w:rsid w:val="007F377F"/>
    <w:rsid w:val="007F68D4"/>
    <w:rsid w:val="007F7CA4"/>
    <w:rsid w:val="007F7CBA"/>
    <w:rsid w:val="00805165"/>
    <w:rsid w:val="00805292"/>
    <w:rsid w:val="0081246A"/>
    <w:rsid w:val="00821356"/>
    <w:rsid w:val="008329A5"/>
    <w:rsid w:val="0083396A"/>
    <w:rsid w:val="00846732"/>
    <w:rsid w:val="00847729"/>
    <w:rsid w:val="008519D2"/>
    <w:rsid w:val="0086037B"/>
    <w:rsid w:val="00866185"/>
    <w:rsid w:val="008740D9"/>
    <w:rsid w:val="00875F06"/>
    <w:rsid w:val="00893F99"/>
    <w:rsid w:val="00895039"/>
    <w:rsid w:val="008A379D"/>
    <w:rsid w:val="008A687F"/>
    <w:rsid w:val="008B0B77"/>
    <w:rsid w:val="008B56BC"/>
    <w:rsid w:val="008C1B4D"/>
    <w:rsid w:val="008C5693"/>
    <w:rsid w:val="008D21A0"/>
    <w:rsid w:val="008F2A15"/>
    <w:rsid w:val="008F6997"/>
    <w:rsid w:val="00904DC2"/>
    <w:rsid w:val="00923412"/>
    <w:rsid w:val="0097152F"/>
    <w:rsid w:val="00971904"/>
    <w:rsid w:val="00972D76"/>
    <w:rsid w:val="00977F7D"/>
    <w:rsid w:val="00984586"/>
    <w:rsid w:val="00991122"/>
    <w:rsid w:val="0099497C"/>
    <w:rsid w:val="009A7EA6"/>
    <w:rsid w:val="009B0FBD"/>
    <w:rsid w:val="009B46FA"/>
    <w:rsid w:val="009B6FAF"/>
    <w:rsid w:val="009D57C3"/>
    <w:rsid w:val="009E1D5E"/>
    <w:rsid w:val="009E2013"/>
    <w:rsid w:val="009E4AF1"/>
    <w:rsid w:val="009F15B5"/>
    <w:rsid w:val="009F3485"/>
    <w:rsid w:val="009F75D6"/>
    <w:rsid w:val="00A0455D"/>
    <w:rsid w:val="00A16E70"/>
    <w:rsid w:val="00A33917"/>
    <w:rsid w:val="00A474DC"/>
    <w:rsid w:val="00A65393"/>
    <w:rsid w:val="00A7104B"/>
    <w:rsid w:val="00A733DB"/>
    <w:rsid w:val="00A828C8"/>
    <w:rsid w:val="00A9035D"/>
    <w:rsid w:val="00A956BE"/>
    <w:rsid w:val="00A95D2B"/>
    <w:rsid w:val="00AA59DE"/>
    <w:rsid w:val="00AA7EFE"/>
    <w:rsid w:val="00AB3A2F"/>
    <w:rsid w:val="00AC102D"/>
    <w:rsid w:val="00AD01B6"/>
    <w:rsid w:val="00AD144E"/>
    <w:rsid w:val="00AD6FF4"/>
    <w:rsid w:val="00AE311F"/>
    <w:rsid w:val="00AE425A"/>
    <w:rsid w:val="00AE5294"/>
    <w:rsid w:val="00AF5D6B"/>
    <w:rsid w:val="00B111AF"/>
    <w:rsid w:val="00B11DB2"/>
    <w:rsid w:val="00B17469"/>
    <w:rsid w:val="00B228AA"/>
    <w:rsid w:val="00B23A9D"/>
    <w:rsid w:val="00B2409C"/>
    <w:rsid w:val="00B24147"/>
    <w:rsid w:val="00B25551"/>
    <w:rsid w:val="00B33D23"/>
    <w:rsid w:val="00B37942"/>
    <w:rsid w:val="00B61C25"/>
    <w:rsid w:val="00B7465C"/>
    <w:rsid w:val="00B94B49"/>
    <w:rsid w:val="00BA2883"/>
    <w:rsid w:val="00BA6E34"/>
    <w:rsid w:val="00BA7F7C"/>
    <w:rsid w:val="00BD22F1"/>
    <w:rsid w:val="00BD3006"/>
    <w:rsid w:val="00BD3D5F"/>
    <w:rsid w:val="00BD4DB1"/>
    <w:rsid w:val="00BD53BA"/>
    <w:rsid w:val="00BD5F93"/>
    <w:rsid w:val="00BE5377"/>
    <w:rsid w:val="00BF20DF"/>
    <w:rsid w:val="00C04FDE"/>
    <w:rsid w:val="00C1006F"/>
    <w:rsid w:val="00C10FB7"/>
    <w:rsid w:val="00C116F9"/>
    <w:rsid w:val="00C1295B"/>
    <w:rsid w:val="00C13EBB"/>
    <w:rsid w:val="00C2194E"/>
    <w:rsid w:val="00C23374"/>
    <w:rsid w:val="00C26B5C"/>
    <w:rsid w:val="00C27B14"/>
    <w:rsid w:val="00C3107D"/>
    <w:rsid w:val="00C32593"/>
    <w:rsid w:val="00C33DB1"/>
    <w:rsid w:val="00C46945"/>
    <w:rsid w:val="00C502C3"/>
    <w:rsid w:val="00C53692"/>
    <w:rsid w:val="00C56CF3"/>
    <w:rsid w:val="00C61F64"/>
    <w:rsid w:val="00C70664"/>
    <w:rsid w:val="00C70CA1"/>
    <w:rsid w:val="00C765AA"/>
    <w:rsid w:val="00C80580"/>
    <w:rsid w:val="00C93988"/>
    <w:rsid w:val="00C96E5C"/>
    <w:rsid w:val="00CA078B"/>
    <w:rsid w:val="00CA0BDB"/>
    <w:rsid w:val="00CA53F7"/>
    <w:rsid w:val="00CB4DF5"/>
    <w:rsid w:val="00CC2BD0"/>
    <w:rsid w:val="00CC5561"/>
    <w:rsid w:val="00CD3DDD"/>
    <w:rsid w:val="00CD492F"/>
    <w:rsid w:val="00CE156E"/>
    <w:rsid w:val="00CF12A1"/>
    <w:rsid w:val="00CF755E"/>
    <w:rsid w:val="00D00295"/>
    <w:rsid w:val="00D107D6"/>
    <w:rsid w:val="00D11A22"/>
    <w:rsid w:val="00D1537C"/>
    <w:rsid w:val="00D16059"/>
    <w:rsid w:val="00D31B02"/>
    <w:rsid w:val="00D3731C"/>
    <w:rsid w:val="00D519AC"/>
    <w:rsid w:val="00D674B9"/>
    <w:rsid w:val="00D71B54"/>
    <w:rsid w:val="00D74614"/>
    <w:rsid w:val="00D766E5"/>
    <w:rsid w:val="00D77421"/>
    <w:rsid w:val="00D77C8E"/>
    <w:rsid w:val="00D924EB"/>
    <w:rsid w:val="00D95679"/>
    <w:rsid w:val="00D96D2F"/>
    <w:rsid w:val="00DA5217"/>
    <w:rsid w:val="00DC20F3"/>
    <w:rsid w:val="00DC34F2"/>
    <w:rsid w:val="00DC543D"/>
    <w:rsid w:val="00DD6599"/>
    <w:rsid w:val="00DD7436"/>
    <w:rsid w:val="00DF2F64"/>
    <w:rsid w:val="00DF5529"/>
    <w:rsid w:val="00DF7C5B"/>
    <w:rsid w:val="00E00CFE"/>
    <w:rsid w:val="00E02411"/>
    <w:rsid w:val="00E13306"/>
    <w:rsid w:val="00E202D5"/>
    <w:rsid w:val="00E30178"/>
    <w:rsid w:val="00E33571"/>
    <w:rsid w:val="00E3513A"/>
    <w:rsid w:val="00E35850"/>
    <w:rsid w:val="00E368F1"/>
    <w:rsid w:val="00E37835"/>
    <w:rsid w:val="00E4219D"/>
    <w:rsid w:val="00E56A0D"/>
    <w:rsid w:val="00E573C0"/>
    <w:rsid w:val="00E61935"/>
    <w:rsid w:val="00E63013"/>
    <w:rsid w:val="00E64A4E"/>
    <w:rsid w:val="00E77B20"/>
    <w:rsid w:val="00E9305B"/>
    <w:rsid w:val="00EA05B5"/>
    <w:rsid w:val="00EA585B"/>
    <w:rsid w:val="00EB7EE1"/>
    <w:rsid w:val="00EC1F94"/>
    <w:rsid w:val="00EE133F"/>
    <w:rsid w:val="00EE2EF2"/>
    <w:rsid w:val="00EF25D3"/>
    <w:rsid w:val="00EF5C0D"/>
    <w:rsid w:val="00EF695E"/>
    <w:rsid w:val="00F0219B"/>
    <w:rsid w:val="00F123ED"/>
    <w:rsid w:val="00F13128"/>
    <w:rsid w:val="00F20874"/>
    <w:rsid w:val="00F21D55"/>
    <w:rsid w:val="00F24C8B"/>
    <w:rsid w:val="00F267C9"/>
    <w:rsid w:val="00F326EF"/>
    <w:rsid w:val="00F33648"/>
    <w:rsid w:val="00F33DE7"/>
    <w:rsid w:val="00F55C5F"/>
    <w:rsid w:val="00F637F6"/>
    <w:rsid w:val="00F81D56"/>
    <w:rsid w:val="00F83EFD"/>
    <w:rsid w:val="00F85356"/>
    <w:rsid w:val="00FB50F4"/>
    <w:rsid w:val="00FC6496"/>
    <w:rsid w:val="00FC7DCA"/>
    <w:rsid w:val="00FD372D"/>
    <w:rsid w:val="00FD785F"/>
  </w:rsids>
  <m:mathPr>
    <m:mathFont m:val="Cambria Math"/>
    <m:brkBin m:val="before"/>
    <m:brkBinSub m:val="--"/>
    <m:smallFrac m:val="0"/>
    <m:dispDef/>
    <m:lMargin m:val="0"/>
    <m:rMargin m:val="0"/>
    <m:defJc m:val="centerGroup"/>
    <m:wrapIndent m:val="1440"/>
    <m:intLim m:val="subSup"/>
    <m:naryLim m:val="undOvr"/>
  </m:mathPr>
  <w:themeFontLang w:val="en-M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CD6C0C"/>
  <w15:chartTrackingRefBased/>
  <w15:docId w15:val="{15EE1C21-387A-4A28-8B7D-0ACF9A976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M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92D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2700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2DB9"/>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unhideWhenUsed/>
    <w:qFormat/>
    <w:rsid w:val="00292DB9"/>
    <w:pPr>
      <w:outlineLvl w:val="9"/>
    </w:pPr>
    <w:rPr>
      <w:kern w:val="0"/>
      <w14:ligatures w14:val="none"/>
    </w:rPr>
  </w:style>
  <w:style w:type="paragraph" w:styleId="TOC1">
    <w:name w:val="toc 1"/>
    <w:basedOn w:val="Normal"/>
    <w:next w:val="Normal"/>
    <w:autoRedefine/>
    <w:uiPriority w:val="39"/>
    <w:unhideWhenUsed/>
    <w:rsid w:val="0051086E"/>
    <w:pPr>
      <w:tabs>
        <w:tab w:val="right" w:leader="dot" w:pos="9016"/>
      </w:tabs>
      <w:spacing w:after="100"/>
    </w:pPr>
  </w:style>
  <w:style w:type="character" w:styleId="Hyperlink">
    <w:name w:val="Hyperlink"/>
    <w:basedOn w:val="DefaultParagraphFont"/>
    <w:uiPriority w:val="99"/>
    <w:unhideWhenUsed/>
    <w:rsid w:val="00977F7D"/>
    <w:rPr>
      <w:color w:val="0563C1" w:themeColor="hyperlink"/>
      <w:u w:val="single"/>
    </w:rPr>
  </w:style>
  <w:style w:type="character" w:customStyle="1" w:styleId="Heading2Char">
    <w:name w:val="Heading 2 Char"/>
    <w:basedOn w:val="DefaultParagraphFont"/>
    <w:link w:val="Heading2"/>
    <w:uiPriority w:val="9"/>
    <w:rsid w:val="0032700D"/>
    <w:rPr>
      <w:rFonts w:asciiTheme="majorHAnsi" w:eastAsiaTheme="majorEastAsia" w:hAnsiTheme="majorHAnsi" w:cstheme="majorBidi"/>
      <w:color w:val="2F5496" w:themeColor="accent1" w:themeShade="BF"/>
      <w:sz w:val="26"/>
      <w:szCs w:val="26"/>
      <w:lang w:val="en-US"/>
    </w:rPr>
  </w:style>
  <w:style w:type="paragraph" w:styleId="ListParagraph">
    <w:name w:val="List Paragraph"/>
    <w:basedOn w:val="Normal"/>
    <w:uiPriority w:val="34"/>
    <w:qFormat/>
    <w:rsid w:val="00442CE1"/>
    <w:pPr>
      <w:ind w:left="720"/>
      <w:contextualSpacing/>
    </w:pPr>
  </w:style>
  <w:style w:type="paragraph" w:styleId="TOC2">
    <w:name w:val="toc 2"/>
    <w:basedOn w:val="Normal"/>
    <w:next w:val="Normal"/>
    <w:autoRedefine/>
    <w:uiPriority w:val="39"/>
    <w:unhideWhenUsed/>
    <w:rsid w:val="00442CE1"/>
    <w:pPr>
      <w:spacing w:after="100"/>
      <w:ind w:left="220"/>
    </w:pPr>
  </w:style>
  <w:style w:type="paragraph" w:styleId="Header">
    <w:name w:val="header"/>
    <w:basedOn w:val="Normal"/>
    <w:link w:val="HeaderChar"/>
    <w:uiPriority w:val="99"/>
    <w:unhideWhenUsed/>
    <w:rsid w:val="00EF25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25D3"/>
    <w:rPr>
      <w:lang w:val="en-US"/>
    </w:rPr>
  </w:style>
  <w:style w:type="paragraph" w:styleId="Footer">
    <w:name w:val="footer"/>
    <w:basedOn w:val="Normal"/>
    <w:link w:val="FooterChar"/>
    <w:uiPriority w:val="99"/>
    <w:unhideWhenUsed/>
    <w:rsid w:val="00EF25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25D3"/>
    <w:rPr>
      <w:lang w:val="en-US"/>
    </w:rPr>
  </w:style>
  <w:style w:type="paragraph" w:styleId="Caption">
    <w:name w:val="caption"/>
    <w:basedOn w:val="Normal"/>
    <w:next w:val="Normal"/>
    <w:uiPriority w:val="35"/>
    <w:semiHidden/>
    <w:unhideWhenUsed/>
    <w:qFormat/>
    <w:rsid w:val="002026C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6A0040"/>
    <w:pPr>
      <w:spacing w:after="240" w:line="240" w:lineRule="auto"/>
    </w:pPr>
  </w:style>
  <w:style w:type="character" w:styleId="CommentReference">
    <w:name w:val="annotation reference"/>
    <w:basedOn w:val="DefaultParagraphFont"/>
    <w:uiPriority w:val="99"/>
    <w:semiHidden/>
    <w:unhideWhenUsed/>
    <w:rsid w:val="00502BD1"/>
    <w:rPr>
      <w:sz w:val="16"/>
      <w:szCs w:val="16"/>
    </w:rPr>
  </w:style>
  <w:style w:type="paragraph" w:styleId="CommentText">
    <w:name w:val="annotation text"/>
    <w:basedOn w:val="Normal"/>
    <w:link w:val="CommentTextChar"/>
    <w:uiPriority w:val="99"/>
    <w:unhideWhenUsed/>
    <w:rsid w:val="00502BD1"/>
    <w:pPr>
      <w:spacing w:line="240" w:lineRule="auto"/>
    </w:pPr>
    <w:rPr>
      <w:sz w:val="20"/>
      <w:szCs w:val="20"/>
    </w:rPr>
  </w:style>
  <w:style w:type="character" w:customStyle="1" w:styleId="CommentTextChar">
    <w:name w:val="Comment Text Char"/>
    <w:basedOn w:val="DefaultParagraphFont"/>
    <w:link w:val="CommentText"/>
    <w:uiPriority w:val="99"/>
    <w:rsid w:val="00502BD1"/>
    <w:rPr>
      <w:sz w:val="20"/>
      <w:szCs w:val="20"/>
      <w:lang w:val="en-US"/>
    </w:rPr>
  </w:style>
  <w:style w:type="paragraph" w:styleId="CommentSubject">
    <w:name w:val="annotation subject"/>
    <w:basedOn w:val="CommentText"/>
    <w:next w:val="CommentText"/>
    <w:link w:val="CommentSubjectChar"/>
    <w:uiPriority w:val="99"/>
    <w:semiHidden/>
    <w:unhideWhenUsed/>
    <w:rsid w:val="00502BD1"/>
    <w:rPr>
      <w:b/>
      <w:bCs/>
    </w:rPr>
  </w:style>
  <w:style w:type="character" w:customStyle="1" w:styleId="CommentSubjectChar">
    <w:name w:val="Comment Subject Char"/>
    <w:basedOn w:val="CommentTextChar"/>
    <w:link w:val="CommentSubject"/>
    <w:uiPriority w:val="99"/>
    <w:semiHidden/>
    <w:rsid w:val="00502BD1"/>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99963">
      <w:bodyDiv w:val="1"/>
      <w:marLeft w:val="0"/>
      <w:marRight w:val="0"/>
      <w:marTop w:val="0"/>
      <w:marBottom w:val="0"/>
      <w:divBdr>
        <w:top w:val="none" w:sz="0" w:space="0" w:color="auto"/>
        <w:left w:val="none" w:sz="0" w:space="0" w:color="auto"/>
        <w:bottom w:val="none" w:sz="0" w:space="0" w:color="auto"/>
        <w:right w:val="none" w:sz="0" w:space="0" w:color="auto"/>
      </w:divBdr>
      <w:divsChild>
        <w:div w:id="1003823566">
          <w:marLeft w:val="0"/>
          <w:marRight w:val="0"/>
          <w:marTop w:val="0"/>
          <w:marBottom w:val="0"/>
          <w:divBdr>
            <w:top w:val="none" w:sz="0" w:space="0" w:color="auto"/>
            <w:left w:val="none" w:sz="0" w:space="0" w:color="auto"/>
            <w:bottom w:val="none" w:sz="0" w:space="0" w:color="auto"/>
            <w:right w:val="none" w:sz="0" w:space="0" w:color="auto"/>
          </w:divBdr>
          <w:divsChild>
            <w:div w:id="600649971">
              <w:marLeft w:val="0"/>
              <w:marRight w:val="0"/>
              <w:marTop w:val="0"/>
              <w:marBottom w:val="240"/>
              <w:divBdr>
                <w:top w:val="none" w:sz="0" w:space="0" w:color="auto"/>
                <w:left w:val="none" w:sz="0" w:space="0" w:color="auto"/>
                <w:bottom w:val="none" w:sz="0" w:space="0" w:color="auto"/>
                <w:right w:val="none" w:sz="0" w:space="0" w:color="auto"/>
              </w:divBdr>
            </w:div>
            <w:div w:id="2074426394">
              <w:marLeft w:val="0"/>
              <w:marRight w:val="0"/>
              <w:marTop w:val="0"/>
              <w:marBottom w:val="240"/>
              <w:divBdr>
                <w:top w:val="none" w:sz="0" w:space="0" w:color="auto"/>
                <w:left w:val="none" w:sz="0" w:space="0" w:color="auto"/>
                <w:bottom w:val="none" w:sz="0" w:space="0" w:color="auto"/>
                <w:right w:val="none" w:sz="0" w:space="0" w:color="auto"/>
              </w:divBdr>
            </w:div>
            <w:div w:id="980305148">
              <w:marLeft w:val="0"/>
              <w:marRight w:val="0"/>
              <w:marTop w:val="0"/>
              <w:marBottom w:val="240"/>
              <w:divBdr>
                <w:top w:val="none" w:sz="0" w:space="0" w:color="auto"/>
                <w:left w:val="none" w:sz="0" w:space="0" w:color="auto"/>
                <w:bottom w:val="none" w:sz="0" w:space="0" w:color="auto"/>
                <w:right w:val="none" w:sz="0" w:space="0" w:color="auto"/>
              </w:divBdr>
            </w:div>
            <w:div w:id="365251309">
              <w:marLeft w:val="0"/>
              <w:marRight w:val="0"/>
              <w:marTop w:val="0"/>
              <w:marBottom w:val="240"/>
              <w:divBdr>
                <w:top w:val="none" w:sz="0" w:space="0" w:color="auto"/>
                <w:left w:val="none" w:sz="0" w:space="0" w:color="auto"/>
                <w:bottom w:val="none" w:sz="0" w:space="0" w:color="auto"/>
                <w:right w:val="none" w:sz="0" w:space="0" w:color="auto"/>
              </w:divBdr>
            </w:div>
            <w:div w:id="299766770">
              <w:marLeft w:val="0"/>
              <w:marRight w:val="0"/>
              <w:marTop w:val="0"/>
              <w:marBottom w:val="240"/>
              <w:divBdr>
                <w:top w:val="none" w:sz="0" w:space="0" w:color="auto"/>
                <w:left w:val="none" w:sz="0" w:space="0" w:color="auto"/>
                <w:bottom w:val="none" w:sz="0" w:space="0" w:color="auto"/>
                <w:right w:val="none" w:sz="0" w:space="0" w:color="auto"/>
              </w:divBdr>
            </w:div>
            <w:div w:id="86934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866868">
      <w:bodyDiv w:val="1"/>
      <w:marLeft w:val="0"/>
      <w:marRight w:val="0"/>
      <w:marTop w:val="0"/>
      <w:marBottom w:val="0"/>
      <w:divBdr>
        <w:top w:val="none" w:sz="0" w:space="0" w:color="auto"/>
        <w:left w:val="none" w:sz="0" w:space="0" w:color="auto"/>
        <w:bottom w:val="none" w:sz="0" w:space="0" w:color="auto"/>
        <w:right w:val="none" w:sz="0" w:space="0" w:color="auto"/>
      </w:divBdr>
      <w:divsChild>
        <w:div w:id="585309353">
          <w:marLeft w:val="0"/>
          <w:marRight w:val="0"/>
          <w:marTop w:val="0"/>
          <w:marBottom w:val="0"/>
          <w:divBdr>
            <w:top w:val="none" w:sz="0" w:space="0" w:color="auto"/>
            <w:left w:val="none" w:sz="0" w:space="0" w:color="auto"/>
            <w:bottom w:val="none" w:sz="0" w:space="0" w:color="auto"/>
            <w:right w:val="none" w:sz="0" w:space="0" w:color="auto"/>
          </w:divBdr>
          <w:divsChild>
            <w:div w:id="87893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693982">
      <w:bodyDiv w:val="1"/>
      <w:marLeft w:val="0"/>
      <w:marRight w:val="0"/>
      <w:marTop w:val="0"/>
      <w:marBottom w:val="0"/>
      <w:divBdr>
        <w:top w:val="none" w:sz="0" w:space="0" w:color="auto"/>
        <w:left w:val="none" w:sz="0" w:space="0" w:color="auto"/>
        <w:bottom w:val="none" w:sz="0" w:space="0" w:color="auto"/>
        <w:right w:val="none" w:sz="0" w:space="0" w:color="auto"/>
      </w:divBdr>
    </w:div>
    <w:div w:id="561909289">
      <w:bodyDiv w:val="1"/>
      <w:marLeft w:val="0"/>
      <w:marRight w:val="0"/>
      <w:marTop w:val="0"/>
      <w:marBottom w:val="0"/>
      <w:divBdr>
        <w:top w:val="none" w:sz="0" w:space="0" w:color="auto"/>
        <w:left w:val="none" w:sz="0" w:space="0" w:color="auto"/>
        <w:bottom w:val="none" w:sz="0" w:space="0" w:color="auto"/>
        <w:right w:val="none" w:sz="0" w:space="0" w:color="auto"/>
      </w:divBdr>
      <w:divsChild>
        <w:div w:id="1019509849">
          <w:marLeft w:val="0"/>
          <w:marRight w:val="0"/>
          <w:marTop w:val="0"/>
          <w:marBottom w:val="0"/>
          <w:divBdr>
            <w:top w:val="none" w:sz="0" w:space="0" w:color="auto"/>
            <w:left w:val="none" w:sz="0" w:space="0" w:color="auto"/>
            <w:bottom w:val="none" w:sz="0" w:space="0" w:color="auto"/>
            <w:right w:val="none" w:sz="0" w:space="0" w:color="auto"/>
          </w:divBdr>
          <w:divsChild>
            <w:div w:id="186543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063203">
      <w:bodyDiv w:val="1"/>
      <w:marLeft w:val="0"/>
      <w:marRight w:val="0"/>
      <w:marTop w:val="0"/>
      <w:marBottom w:val="0"/>
      <w:divBdr>
        <w:top w:val="none" w:sz="0" w:space="0" w:color="auto"/>
        <w:left w:val="none" w:sz="0" w:space="0" w:color="auto"/>
        <w:bottom w:val="none" w:sz="0" w:space="0" w:color="auto"/>
        <w:right w:val="none" w:sz="0" w:space="0" w:color="auto"/>
      </w:divBdr>
      <w:divsChild>
        <w:div w:id="1214393725">
          <w:marLeft w:val="0"/>
          <w:marRight w:val="0"/>
          <w:marTop w:val="0"/>
          <w:marBottom w:val="0"/>
          <w:divBdr>
            <w:top w:val="none" w:sz="0" w:space="0" w:color="auto"/>
            <w:left w:val="none" w:sz="0" w:space="0" w:color="auto"/>
            <w:bottom w:val="none" w:sz="0" w:space="0" w:color="auto"/>
            <w:right w:val="none" w:sz="0" w:space="0" w:color="auto"/>
          </w:divBdr>
          <w:divsChild>
            <w:div w:id="1734700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869735">
      <w:bodyDiv w:val="1"/>
      <w:marLeft w:val="0"/>
      <w:marRight w:val="0"/>
      <w:marTop w:val="0"/>
      <w:marBottom w:val="0"/>
      <w:divBdr>
        <w:top w:val="none" w:sz="0" w:space="0" w:color="auto"/>
        <w:left w:val="none" w:sz="0" w:space="0" w:color="auto"/>
        <w:bottom w:val="none" w:sz="0" w:space="0" w:color="auto"/>
        <w:right w:val="none" w:sz="0" w:space="0" w:color="auto"/>
      </w:divBdr>
      <w:divsChild>
        <w:div w:id="1605305669">
          <w:marLeft w:val="0"/>
          <w:marRight w:val="0"/>
          <w:marTop w:val="0"/>
          <w:marBottom w:val="0"/>
          <w:divBdr>
            <w:top w:val="none" w:sz="0" w:space="0" w:color="auto"/>
            <w:left w:val="none" w:sz="0" w:space="0" w:color="auto"/>
            <w:bottom w:val="none" w:sz="0" w:space="0" w:color="auto"/>
            <w:right w:val="none" w:sz="0" w:space="0" w:color="auto"/>
          </w:divBdr>
          <w:divsChild>
            <w:div w:id="974024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277136">
      <w:bodyDiv w:val="1"/>
      <w:marLeft w:val="0"/>
      <w:marRight w:val="0"/>
      <w:marTop w:val="0"/>
      <w:marBottom w:val="0"/>
      <w:divBdr>
        <w:top w:val="none" w:sz="0" w:space="0" w:color="auto"/>
        <w:left w:val="none" w:sz="0" w:space="0" w:color="auto"/>
        <w:bottom w:val="none" w:sz="0" w:space="0" w:color="auto"/>
        <w:right w:val="none" w:sz="0" w:space="0" w:color="auto"/>
      </w:divBdr>
      <w:divsChild>
        <w:div w:id="1931350990">
          <w:marLeft w:val="0"/>
          <w:marRight w:val="0"/>
          <w:marTop w:val="0"/>
          <w:marBottom w:val="0"/>
          <w:divBdr>
            <w:top w:val="none" w:sz="0" w:space="0" w:color="auto"/>
            <w:left w:val="none" w:sz="0" w:space="0" w:color="auto"/>
            <w:bottom w:val="none" w:sz="0" w:space="0" w:color="auto"/>
            <w:right w:val="none" w:sz="0" w:space="0" w:color="auto"/>
          </w:divBdr>
          <w:divsChild>
            <w:div w:id="192414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28871">
      <w:bodyDiv w:val="1"/>
      <w:marLeft w:val="0"/>
      <w:marRight w:val="0"/>
      <w:marTop w:val="0"/>
      <w:marBottom w:val="0"/>
      <w:divBdr>
        <w:top w:val="none" w:sz="0" w:space="0" w:color="auto"/>
        <w:left w:val="none" w:sz="0" w:space="0" w:color="auto"/>
        <w:bottom w:val="none" w:sz="0" w:space="0" w:color="auto"/>
        <w:right w:val="none" w:sz="0" w:space="0" w:color="auto"/>
      </w:divBdr>
      <w:divsChild>
        <w:div w:id="1021131195">
          <w:marLeft w:val="0"/>
          <w:marRight w:val="0"/>
          <w:marTop w:val="0"/>
          <w:marBottom w:val="0"/>
          <w:divBdr>
            <w:top w:val="none" w:sz="0" w:space="0" w:color="auto"/>
            <w:left w:val="none" w:sz="0" w:space="0" w:color="auto"/>
            <w:bottom w:val="none" w:sz="0" w:space="0" w:color="auto"/>
            <w:right w:val="none" w:sz="0" w:space="0" w:color="auto"/>
          </w:divBdr>
          <w:divsChild>
            <w:div w:id="2060667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yperlink" Target="https://github.com/microsoft/VoTT" TargetMode="External"/><Relationship Id="rId3" Type="http://schemas.openxmlformats.org/officeDocument/2006/relationships/styles" Target="styles.xml"/><Relationship Id="rId21" Type="http://schemas.openxmlformats.org/officeDocument/2006/relationships/hyperlink" Target="https://www.indeed.com/career-advice/career-development/key-performance-metrics"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eveloper.android.com/training/testing/fundamentals" TargetMode="External"/><Relationship Id="rId2" Type="http://schemas.openxmlformats.org/officeDocument/2006/relationships/numbering" Target="numbering.xml"/><Relationship Id="rId16" Type="http://schemas.openxmlformats.org/officeDocument/2006/relationships/image" Target="media/image20.emf"/><Relationship Id="rId20" Type="http://schemas.openxmlformats.org/officeDocument/2006/relationships/hyperlink" Target="https://pyimagesearch.com/2022/06/20/training-the-yolov5-object-detector-on-a-custom-datas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doi.org/10.1007/s11142-011-9164-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083378F-3E80-4D39-9E6D-7CC992678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TotalTime>
  <Pages>8</Pages>
  <Words>2425</Words>
  <Characters>13801</Characters>
  <Application>Microsoft Office Word</Application>
  <DocSecurity>0</DocSecurity>
  <Lines>51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401</cp:revision>
  <dcterms:created xsi:type="dcterms:W3CDTF">2023-10-25T13:15:00Z</dcterms:created>
  <dcterms:modified xsi:type="dcterms:W3CDTF">2024-01-11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tVXKFfQ"/&gt;&lt;style id="http://www.zotero.org/styles/harvard-cite-them-right" hasBibliography="1" bibliographyStyleHasBeenSet="1"/&gt;&lt;prefs&gt;&lt;pref name="fieldType" value="Field"/&gt;&lt;/prefs&gt;&lt;/data&gt;</vt:lpwstr>
  </property>
</Properties>
</file>